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bookmarkStart w:id="0" w:name="_GoBack"/>
      <w:bookmarkEnd w:id="0"/>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SemEspaamento"/>
            <w:rPr>
              <w:b/>
              <w:sz w:val="36"/>
            </w:rPr>
          </w:pPr>
          <w:r w:rsidRPr="00F3606B">
            <w:rPr>
              <w:b/>
              <w:sz w:val="36"/>
            </w:rPr>
            <w:t>Índice</w:t>
          </w:r>
        </w:p>
        <w:p w14:paraId="77D48924" w14:textId="77777777" w:rsidR="00F3606B" w:rsidRPr="00F3606B" w:rsidRDefault="00F3606B" w:rsidP="00F3606B">
          <w:pPr>
            <w:pStyle w:val="SemEspaamento"/>
            <w:rPr>
              <w:b/>
              <w:sz w:val="36"/>
            </w:rPr>
          </w:pPr>
        </w:p>
        <w:p w14:paraId="049C51B3" w14:textId="493F8DED" w:rsidR="00787F47" w:rsidRDefault="0080444B">
          <w:pPr>
            <w:pStyle w:val="ndice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88232059" w:history="1">
            <w:r w:rsidR="00787F47" w:rsidRPr="00995D9F">
              <w:rPr>
                <w:rStyle w:val="Hiperligao"/>
                <w:noProof/>
              </w:rPr>
              <w:t>1.</w:t>
            </w:r>
            <w:r w:rsidR="00787F47">
              <w:rPr>
                <w:rFonts w:eastAsiaTheme="minorEastAsia"/>
                <w:noProof/>
                <w:lang w:eastAsia="pt-PT"/>
              </w:rPr>
              <w:tab/>
            </w:r>
            <w:r w:rsidR="00787F47" w:rsidRPr="00995D9F">
              <w:rPr>
                <w:rStyle w:val="Hiperligao"/>
                <w:noProof/>
              </w:rPr>
              <w:t>Introdução</w:t>
            </w:r>
            <w:r w:rsidR="00787F47">
              <w:rPr>
                <w:noProof/>
                <w:webHidden/>
              </w:rPr>
              <w:tab/>
            </w:r>
            <w:r w:rsidR="00787F47">
              <w:rPr>
                <w:noProof/>
                <w:webHidden/>
              </w:rPr>
              <w:fldChar w:fldCharType="begin"/>
            </w:r>
            <w:r w:rsidR="00787F47">
              <w:rPr>
                <w:noProof/>
                <w:webHidden/>
              </w:rPr>
              <w:instrText xml:space="preserve"> PAGEREF _Toc488232059 \h </w:instrText>
            </w:r>
            <w:r w:rsidR="00787F47">
              <w:rPr>
                <w:noProof/>
                <w:webHidden/>
              </w:rPr>
            </w:r>
            <w:r w:rsidR="00787F47">
              <w:rPr>
                <w:noProof/>
                <w:webHidden/>
              </w:rPr>
              <w:fldChar w:fldCharType="separate"/>
            </w:r>
            <w:r w:rsidR="00CD12A6">
              <w:rPr>
                <w:noProof/>
                <w:webHidden/>
              </w:rPr>
              <w:t>3</w:t>
            </w:r>
            <w:r w:rsidR="00787F47">
              <w:rPr>
                <w:noProof/>
                <w:webHidden/>
              </w:rPr>
              <w:fldChar w:fldCharType="end"/>
            </w:r>
          </w:hyperlink>
        </w:p>
        <w:p w14:paraId="7BF6E8DC" w14:textId="2EC5469C" w:rsidR="00787F47" w:rsidRDefault="00CD4C56">
          <w:pPr>
            <w:pStyle w:val="ndice1"/>
            <w:tabs>
              <w:tab w:val="left" w:pos="660"/>
              <w:tab w:val="right" w:leader="dot" w:pos="8494"/>
            </w:tabs>
            <w:rPr>
              <w:rFonts w:eastAsiaTheme="minorEastAsia"/>
              <w:noProof/>
              <w:lang w:eastAsia="pt-PT"/>
            </w:rPr>
          </w:pPr>
          <w:hyperlink w:anchor="_Toc488232060" w:history="1">
            <w:r w:rsidR="00787F47" w:rsidRPr="00995D9F">
              <w:rPr>
                <w:rStyle w:val="Hiperligao"/>
                <w:noProof/>
              </w:rPr>
              <w:t>1.1.</w:t>
            </w:r>
            <w:r w:rsidR="00787F47">
              <w:rPr>
                <w:rFonts w:eastAsiaTheme="minorEastAsia"/>
                <w:noProof/>
                <w:lang w:eastAsia="pt-PT"/>
              </w:rPr>
              <w:tab/>
            </w:r>
            <w:r w:rsidR="00787F47" w:rsidRPr="00995D9F">
              <w:rPr>
                <w:rStyle w:val="Hiperligao"/>
                <w:noProof/>
              </w:rPr>
              <w:t>Contexto</w:t>
            </w:r>
            <w:r w:rsidR="00787F47">
              <w:rPr>
                <w:noProof/>
                <w:webHidden/>
              </w:rPr>
              <w:tab/>
            </w:r>
            <w:r w:rsidR="00787F47">
              <w:rPr>
                <w:noProof/>
                <w:webHidden/>
              </w:rPr>
              <w:fldChar w:fldCharType="begin"/>
            </w:r>
            <w:r w:rsidR="00787F47">
              <w:rPr>
                <w:noProof/>
                <w:webHidden/>
              </w:rPr>
              <w:instrText xml:space="preserve"> PAGEREF _Toc488232060 \h </w:instrText>
            </w:r>
            <w:r w:rsidR="00787F47">
              <w:rPr>
                <w:noProof/>
                <w:webHidden/>
              </w:rPr>
            </w:r>
            <w:r w:rsidR="00787F47">
              <w:rPr>
                <w:noProof/>
                <w:webHidden/>
              </w:rPr>
              <w:fldChar w:fldCharType="separate"/>
            </w:r>
            <w:r w:rsidR="00CD12A6">
              <w:rPr>
                <w:noProof/>
                <w:webHidden/>
              </w:rPr>
              <w:t>3</w:t>
            </w:r>
            <w:r w:rsidR="00787F47">
              <w:rPr>
                <w:noProof/>
                <w:webHidden/>
              </w:rPr>
              <w:fldChar w:fldCharType="end"/>
            </w:r>
          </w:hyperlink>
        </w:p>
        <w:p w14:paraId="4A503FE6" w14:textId="70159425" w:rsidR="00787F47" w:rsidRDefault="00CD4C56">
          <w:pPr>
            <w:pStyle w:val="ndice1"/>
            <w:tabs>
              <w:tab w:val="left" w:pos="660"/>
              <w:tab w:val="right" w:leader="dot" w:pos="8494"/>
            </w:tabs>
            <w:rPr>
              <w:rFonts w:eastAsiaTheme="minorEastAsia"/>
              <w:noProof/>
              <w:lang w:eastAsia="pt-PT"/>
            </w:rPr>
          </w:pPr>
          <w:hyperlink w:anchor="_Toc488232061" w:history="1">
            <w:r w:rsidR="00787F47" w:rsidRPr="00995D9F">
              <w:rPr>
                <w:rStyle w:val="Hiperligao"/>
                <w:noProof/>
              </w:rPr>
              <w:t>1.2.</w:t>
            </w:r>
            <w:r w:rsidR="00787F47">
              <w:rPr>
                <w:rFonts w:eastAsiaTheme="minorEastAsia"/>
                <w:noProof/>
                <w:lang w:eastAsia="pt-PT"/>
              </w:rPr>
              <w:tab/>
            </w:r>
            <w:r w:rsidR="00787F47" w:rsidRPr="00995D9F">
              <w:rPr>
                <w:rStyle w:val="Hiperligao"/>
                <w:noProof/>
              </w:rPr>
              <w:t>Objetivos</w:t>
            </w:r>
            <w:r w:rsidR="00787F47">
              <w:rPr>
                <w:noProof/>
                <w:webHidden/>
              </w:rPr>
              <w:tab/>
            </w:r>
            <w:r w:rsidR="00787F47">
              <w:rPr>
                <w:noProof/>
                <w:webHidden/>
              </w:rPr>
              <w:fldChar w:fldCharType="begin"/>
            </w:r>
            <w:r w:rsidR="00787F47">
              <w:rPr>
                <w:noProof/>
                <w:webHidden/>
              </w:rPr>
              <w:instrText xml:space="preserve"> PAGEREF _Toc488232061 \h </w:instrText>
            </w:r>
            <w:r w:rsidR="00787F47">
              <w:rPr>
                <w:noProof/>
                <w:webHidden/>
              </w:rPr>
            </w:r>
            <w:r w:rsidR="00787F47">
              <w:rPr>
                <w:noProof/>
                <w:webHidden/>
              </w:rPr>
              <w:fldChar w:fldCharType="separate"/>
            </w:r>
            <w:r w:rsidR="00CD12A6">
              <w:rPr>
                <w:noProof/>
                <w:webHidden/>
              </w:rPr>
              <w:t>3</w:t>
            </w:r>
            <w:r w:rsidR="00787F47">
              <w:rPr>
                <w:noProof/>
                <w:webHidden/>
              </w:rPr>
              <w:fldChar w:fldCharType="end"/>
            </w:r>
          </w:hyperlink>
        </w:p>
        <w:p w14:paraId="03B03DB0" w14:textId="0D2F1950" w:rsidR="00787F47" w:rsidRDefault="00CD4C56">
          <w:pPr>
            <w:pStyle w:val="ndice1"/>
            <w:tabs>
              <w:tab w:val="left" w:pos="440"/>
              <w:tab w:val="right" w:leader="dot" w:pos="8494"/>
            </w:tabs>
            <w:rPr>
              <w:rFonts w:eastAsiaTheme="minorEastAsia"/>
              <w:noProof/>
              <w:lang w:eastAsia="pt-PT"/>
            </w:rPr>
          </w:pPr>
          <w:hyperlink w:anchor="_Toc488232062" w:history="1">
            <w:r w:rsidR="00787F47" w:rsidRPr="00995D9F">
              <w:rPr>
                <w:rStyle w:val="Hiperligao"/>
                <w:noProof/>
              </w:rPr>
              <w:t>2.</w:t>
            </w:r>
            <w:r w:rsidR="00787F47">
              <w:rPr>
                <w:rFonts w:eastAsiaTheme="minorEastAsia"/>
                <w:noProof/>
                <w:lang w:eastAsia="pt-PT"/>
              </w:rPr>
              <w:tab/>
            </w:r>
            <w:r w:rsidR="00787F47" w:rsidRPr="00995D9F">
              <w:rPr>
                <w:rStyle w:val="Hiperligao"/>
                <w:noProof/>
              </w:rPr>
              <w:t>Enquadramento</w:t>
            </w:r>
            <w:r w:rsidR="00787F47">
              <w:rPr>
                <w:noProof/>
                <w:webHidden/>
              </w:rPr>
              <w:tab/>
            </w:r>
            <w:r w:rsidR="00787F47">
              <w:rPr>
                <w:noProof/>
                <w:webHidden/>
              </w:rPr>
              <w:fldChar w:fldCharType="begin"/>
            </w:r>
            <w:r w:rsidR="00787F47">
              <w:rPr>
                <w:noProof/>
                <w:webHidden/>
              </w:rPr>
              <w:instrText xml:space="preserve"> PAGEREF _Toc488232062 \h </w:instrText>
            </w:r>
            <w:r w:rsidR="00787F47">
              <w:rPr>
                <w:noProof/>
                <w:webHidden/>
              </w:rPr>
            </w:r>
            <w:r w:rsidR="00787F47">
              <w:rPr>
                <w:noProof/>
                <w:webHidden/>
              </w:rPr>
              <w:fldChar w:fldCharType="separate"/>
            </w:r>
            <w:r w:rsidR="00CD12A6">
              <w:rPr>
                <w:noProof/>
                <w:webHidden/>
              </w:rPr>
              <w:t>4</w:t>
            </w:r>
            <w:r w:rsidR="00787F47">
              <w:rPr>
                <w:noProof/>
                <w:webHidden/>
              </w:rPr>
              <w:fldChar w:fldCharType="end"/>
            </w:r>
          </w:hyperlink>
        </w:p>
        <w:p w14:paraId="1B3B4854" w14:textId="67048A22" w:rsidR="00787F47" w:rsidRDefault="00CD4C56">
          <w:pPr>
            <w:pStyle w:val="ndice1"/>
            <w:tabs>
              <w:tab w:val="left" w:pos="660"/>
              <w:tab w:val="right" w:leader="dot" w:pos="8494"/>
            </w:tabs>
            <w:rPr>
              <w:rFonts w:eastAsiaTheme="minorEastAsia"/>
              <w:noProof/>
              <w:lang w:eastAsia="pt-PT"/>
            </w:rPr>
          </w:pPr>
          <w:hyperlink w:anchor="_Toc488232063" w:history="1">
            <w:r w:rsidR="00787F47" w:rsidRPr="00995D9F">
              <w:rPr>
                <w:rStyle w:val="Hiperligao"/>
                <w:noProof/>
              </w:rPr>
              <w:t>2.1.</w:t>
            </w:r>
            <w:r w:rsidR="00787F47">
              <w:rPr>
                <w:rFonts w:eastAsiaTheme="minorEastAsia"/>
                <w:noProof/>
                <w:lang w:eastAsia="pt-PT"/>
              </w:rPr>
              <w:tab/>
            </w:r>
            <w:r w:rsidR="00787F47" w:rsidRPr="00995D9F">
              <w:rPr>
                <w:rStyle w:val="Hiperligao"/>
                <w:noProof/>
              </w:rPr>
              <w:t>Automação</w:t>
            </w:r>
            <w:r w:rsidR="00787F47">
              <w:rPr>
                <w:noProof/>
                <w:webHidden/>
              </w:rPr>
              <w:tab/>
            </w:r>
            <w:r w:rsidR="00787F47">
              <w:rPr>
                <w:noProof/>
                <w:webHidden/>
              </w:rPr>
              <w:fldChar w:fldCharType="begin"/>
            </w:r>
            <w:r w:rsidR="00787F47">
              <w:rPr>
                <w:noProof/>
                <w:webHidden/>
              </w:rPr>
              <w:instrText xml:space="preserve"> PAGEREF _Toc488232063 \h </w:instrText>
            </w:r>
            <w:r w:rsidR="00787F47">
              <w:rPr>
                <w:noProof/>
                <w:webHidden/>
              </w:rPr>
            </w:r>
            <w:r w:rsidR="00787F47">
              <w:rPr>
                <w:noProof/>
                <w:webHidden/>
              </w:rPr>
              <w:fldChar w:fldCharType="separate"/>
            </w:r>
            <w:r w:rsidR="00CD12A6">
              <w:rPr>
                <w:noProof/>
                <w:webHidden/>
              </w:rPr>
              <w:t>4</w:t>
            </w:r>
            <w:r w:rsidR="00787F47">
              <w:rPr>
                <w:noProof/>
                <w:webHidden/>
              </w:rPr>
              <w:fldChar w:fldCharType="end"/>
            </w:r>
          </w:hyperlink>
        </w:p>
        <w:p w14:paraId="4C528B9E" w14:textId="51F693EC" w:rsidR="00787F47" w:rsidRDefault="00CD4C56">
          <w:pPr>
            <w:pStyle w:val="ndice1"/>
            <w:tabs>
              <w:tab w:val="left" w:pos="660"/>
              <w:tab w:val="right" w:leader="dot" w:pos="8494"/>
            </w:tabs>
            <w:rPr>
              <w:rFonts w:eastAsiaTheme="minorEastAsia"/>
              <w:noProof/>
              <w:lang w:eastAsia="pt-PT"/>
            </w:rPr>
          </w:pPr>
          <w:hyperlink w:anchor="_Toc488232064" w:history="1">
            <w:r w:rsidR="00787F47" w:rsidRPr="00995D9F">
              <w:rPr>
                <w:rStyle w:val="Hiperligao"/>
                <w:noProof/>
              </w:rPr>
              <w:t>2.2.</w:t>
            </w:r>
            <w:r w:rsidR="00787F47">
              <w:rPr>
                <w:rFonts w:eastAsiaTheme="minorEastAsia"/>
                <w:noProof/>
                <w:lang w:eastAsia="pt-PT"/>
              </w:rPr>
              <w:tab/>
            </w:r>
            <w:r w:rsidR="00787F47" w:rsidRPr="00995D9F">
              <w:rPr>
                <w:rStyle w:val="Hiperligao"/>
                <w:noProof/>
              </w:rPr>
              <w:t>Human-Machine Interfaces</w:t>
            </w:r>
            <w:r w:rsidR="00787F47">
              <w:rPr>
                <w:noProof/>
                <w:webHidden/>
              </w:rPr>
              <w:tab/>
            </w:r>
            <w:r w:rsidR="00787F47">
              <w:rPr>
                <w:noProof/>
                <w:webHidden/>
              </w:rPr>
              <w:fldChar w:fldCharType="begin"/>
            </w:r>
            <w:r w:rsidR="00787F47">
              <w:rPr>
                <w:noProof/>
                <w:webHidden/>
              </w:rPr>
              <w:instrText xml:space="preserve"> PAGEREF _Toc488232064 \h </w:instrText>
            </w:r>
            <w:r w:rsidR="00787F47">
              <w:rPr>
                <w:noProof/>
                <w:webHidden/>
              </w:rPr>
            </w:r>
            <w:r w:rsidR="00787F47">
              <w:rPr>
                <w:noProof/>
                <w:webHidden/>
              </w:rPr>
              <w:fldChar w:fldCharType="separate"/>
            </w:r>
            <w:r w:rsidR="00CD12A6">
              <w:rPr>
                <w:noProof/>
                <w:webHidden/>
              </w:rPr>
              <w:t>4</w:t>
            </w:r>
            <w:r w:rsidR="00787F47">
              <w:rPr>
                <w:noProof/>
                <w:webHidden/>
              </w:rPr>
              <w:fldChar w:fldCharType="end"/>
            </w:r>
          </w:hyperlink>
        </w:p>
        <w:p w14:paraId="15C302B8" w14:textId="370252CA" w:rsidR="00787F47" w:rsidRDefault="00CD4C56">
          <w:pPr>
            <w:pStyle w:val="ndice1"/>
            <w:tabs>
              <w:tab w:val="left" w:pos="660"/>
              <w:tab w:val="right" w:leader="dot" w:pos="8494"/>
            </w:tabs>
            <w:rPr>
              <w:rFonts w:eastAsiaTheme="minorEastAsia"/>
              <w:noProof/>
              <w:lang w:eastAsia="pt-PT"/>
            </w:rPr>
          </w:pPr>
          <w:hyperlink w:anchor="_Toc488232065" w:history="1">
            <w:r w:rsidR="00787F47" w:rsidRPr="00995D9F">
              <w:rPr>
                <w:rStyle w:val="Hiperligao"/>
                <w:noProof/>
              </w:rPr>
              <w:t>2.3.</w:t>
            </w:r>
            <w:r w:rsidR="00787F47">
              <w:rPr>
                <w:rFonts w:eastAsiaTheme="minorEastAsia"/>
                <w:noProof/>
                <w:lang w:eastAsia="pt-PT"/>
              </w:rPr>
              <w:tab/>
            </w:r>
            <w:r w:rsidR="00787F47" w:rsidRPr="00995D9F">
              <w:rPr>
                <w:rStyle w:val="Hiperligao"/>
                <w:noProof/>
              </w:rPr>
              <w:t>Software para Automação</w:t>
            </w:r>
            <w:r w:rsidR="00787F47">
              <w:rPr>
                <w:noProof/>
                <w:webHidden/>
              </w:rPr>
              <w:tab/>
            </w:r>
            <w:r w:rsidR="00787F47">
              <w:rPr>
                <w:noProof/>
                <w:webHidden/>
              </w:rPr>
              <w:fldChar w:fldCharType="begin"/>
            </w:r>
            <w:r w:rsidR="00787F47">
              <w:rPr>
                <w:noProof/>
                <w:webHidden/>
              </w:rPr>
              <w:instrText xml:space="preserve"> PAGEREF _Toc488232065 \h </w:instrText>
            </w:r>
            <w:r w:rsidR="00787F47">
              <w:rPr>
                <w:noProof/>
                <w:webHidden/>
              </w:rPr>
            </w:r>
            <w:r w:rsidR="00787F47">
              <w:rPr>
                <w:noProof/>
                <w:webHidden/>
              </w:rPr>
              <w:fldChar w:fldCharType="separate"/>
            </w:r>
            <w:r w:rsidR="00CD12A6">
              <w:rPr>
                <w:noProof/>
                <w:webHidden/>
              </w:rPr>
              <w:t>6</w:t>
            </w:r>
            <w:r w:rsidR="00787F47">
              <w:rPr>
                <w:noProof/>
                <w:webHidden/>
              </w:rPr>
              <w:fldChar w:fldCharType="end"/>
            </w:r>
          </w:hyperlink>
        </w:p>
        <w:p w14:paraId="754C09E8" w14:textId="7479CF9A" w:rsidR="00787F47" w:rsidRDefault="00CD4C56">
          <w:pPr>
            <w:pStyle w:val="ndice1"/>
            <w:tabs>
              <w:tab w:val="left" w:pos="660"/>
              <w:tab w:val="right" w:leader="dot" w:pos="8494"/>
            </w:tabs>
            <w:rPr>
              <w:rFonts w:eastAsiaTheme="minorEastAsia"/>
              <w:noProof/>
              <w:lang w:eastAsia="pt-PT"/>
            </w:rPr>
          </w:pPr>
          <w:hyperlink w:anchor="_Toc488232070" w:history="1">
            <w:r w:rsidR="00787F47" w:rsidRPr="00995D9F">
              <w:rPr>
                <w:rStyle w:val="Hiperligao"/>
                <w:noProof/>
              </w:rPr>
              <w:t>2.4.</w:t>
            </w:r>
            <w:r w:rsidR="00787F47">
              <w:rPr>
                <w:rFonts w:eastAsiaTheme="minorEastAsia"/>
                <w:noProof/>
                <w:lang w:eastAsia="pt-PT"/>
              </w:rPr>
              <w:tab/>
            </w:r>
            <w:r w:rsidR="00787F47" w:rsidRPr="00995D9F">
              <w:rPr>
                <w:rStyle w:val="Hiperligao"/>
                <w:noProof/>
              </w:rPr>
              <w:t>Fabrico Aditivo</w:t>
            </w:r>
            <w:r w:rsidR="00787F47">
              <w:rPr>
                <w:noProof/>
                <w:webHidden/>
              </w:rPr>
              <w:tab/>
            </w:r>
            <w:r w:rsidR="00787F47">
              <w:rPr>
                <w:noProof/>
                <w:webHidden/>
              </w:rPr>
              <w:fldChar w:fldCharType="begin"/>
            </w:r>
            <w:r w:rsidR="00787F47">
              <w:rPr>
                <w:noProof/>
                <w:webHidden/>
              </w:rPr>
              <w:instrText xml:space="preserve"> PAGEREF _Toc488232070 \h </w:instrText>
            </w:r>
            <w:r w:rsidR="00787F47">
              <w:rPr>
                <w:noProof/>
                <w:webHidden/>
              </w:rPr>
            </w:r>
            <w:r w:rsidR="00787F47">
              <w:rPr>
                <w:noProof/>
                <w:webHidden/>
              </w:rPr>
              <w:fldChar w:fldCharType="separate"/>
            </w:r>
            <w:r w:rsidR="00CD12A6">
              <w:rPr>
                <w:noProof/>
                <w:webHidden/>
              </w:rPr>
              <w:t>6</w:t>
            </w:r>
            <w:r w:rsidR="00787F47">
              <w:rPr>
                <w:noProof/>
                <w:webHidden/>
              </w:rPr>
              <w:fldChar w:fldCharType="end"/>
            </w:r>
          </w:hyperlink>
        </w:p>
        <w:p w14:paraId="01250AE9" w14:textId="237CDB7C" w:rsidR="00787F47" w:rsidRDefault="00CD4C56">
          <w:pPr>
            <w:pStyle w:val="ndice1"/>
            <w:tabs>
              <w:tab w:val="left" w:pos="660"/>
              <w:tab w:val="right" w:leader="dot" w:pos="8494"/>
            </w:tabs>
            <w:rPr>
              <w:rFonts w:eastAsiaTheme="minorEastAsia"/>
              <w:noProof/>
              <w:lang w:eastAsia="pt-PT"/>
            </w:rPr>
          </w:pPr>
          <w:hyperlink w:anchor="_Toc488232071" w:history="1">
            <w:r w:rsidR="00787F47" w:rsidRPr="00995D9F">
              <w:rPr>
                <w:rStyle w:val="Hiperligao"/>
                <w:noProof/>
              </w:rPr>
              <w:t>2.5.</w:t>
            </w:r>
            <w:r w:rsidR="00787F47">
              <w:rPr>
                <w:rFonts w:eastAsiaTheme="minorEastAsia"/>
                <w:noProof/>
                <w:lang w:eastAsia="pt-PT"/>
              </w:rPr>
              <w:tab/>
            </w:r>
            <w:r w:rsidR="00787F47" w:rsidRPr="00995D9F">
              <w:rPr>
                <w:rStyle w:val="Hiperligao"/>
                <w:noProof/>
              </w:rPr>
              <w:t>Web para Automação</w:t>
            </w:r>
            <w:r w:rsidR="00787F47">
              <w:rPr>
                <w:noProof/>
                <w:webHidden/>
              </w:rPr>
              <w:tab/>
            </w:r>
            <w:r w:rsidR="00787F47">
              <w:rPr>
                <w:noProof/>
                <w:webHidden/>
              </w:rPr>
              <w:fldChar w:fldCharType="begin"/>
            </w:r>
            <w:r w:rsidR="00787F47">
              <w:rPr>
                <w:noProof/>
                <w:webHidden/>
              </w:rPr>
              <w:instrText xml:space="preserve"> PAGEREF _Toc488232071 \h </w:instrText>
            </w:r>
            <w:r w:rsidR="00787F47">
              <w:rPr>
                <w:noProof/>
                <w:webHidden/>
              </w:rPr>
            </w:r>
            <w:r w:rsidR="00787F47">
              <w:rPr>
                <w:noProof/>
                <w:webHidden/>
              </w:rPr>
              <w:fldChar w:fldCharType="separate"/>
            </w:r>
            <w:r w:rsidR="00CD12A6">
              <w:rPr>
                <w:noProof/>
                <w:webHidden/>
              </w:rPr>
              <w:t>7</w:t>
            </w:r>
            <w:r w:rsidR="00787F47">
              <w:rPr>
                <w:noProof/>
                <w:webHidden/>
              </w:rPr>
              <w:fldChar w:fldCharType="end"/>
            </w:r>
          </w:hyperlink>
        </w:p>
        <w:p w14:paraId="0520496A" w14:textId="0F237359" w:rsidR="00787F47" w:rsidRDefault="00CD4C56">
          <w:pPr>
            <w:pStyle w:val="ndice1"/>
            <w:tabs>
              <w:tab w:val="left" w:pos="440"/>
              <w:tab w:val="right" w:leader="dot" w:pos="8494"/>
            </w:tabs>
            <w:rPr>
              <w:rFonts w:eastAsiaTheme="minorEastAsia"/>
              <w:noProof/>
              <w:lang w:eastAsia="pt-PT"/>
            </w:rPr>
          </w:pPr>
          <w:hyperlink w:anchor="_Toc488232072" w:history="1">
            <w:r w:rsidR="00787F47" w:rsidRPr="00995D9F">
              <w:rPr>
                <w:rStyle w:val="Hiperligao"/>
                <w:noProof/>
              </w:rPr>
              <w:t>3.</w:t>
            </w:r>
            <w:r w:rsidR="00787F47">
              <w:rPr>
                <w:rFonts w:eastAsiaTheme="minorEastAsia"/>
                <w:noProof/>
                <w:lang w:eastAsia="pt-PT"/>
              </w:rPr>
              <w:tab/>
            </w:r>
            <w:r w:rsidR="00787F47" w:rsidRPr="00995D9F">
              <w:rPr>
                <w:rStyle w:val="Hiperligao"/>
                <w:noProof/>
              </w:rPr>
              <w:t>Trabalho Relacionado</w:t>
            </w:r>
            <w:r w:rsidR="00787F47">
              <w:rPr>
                <w:noProof/>
                <w:webHidden/>
              </w:rPr>
              <w:tab/>
            </w:r>
            <w:r w:rsidR="00787F47">
              <w:rPr>
                <w:noProof/>
                <w:webHidden/>
              </w:rPr>
              <w:fldChar w:fldCharType="begin"/>
            </w:r>
            <w:r w:rsidR="00787F47">
              <w:rPr>
                <w:noProof/>
                <w:webHidden/>
              </w:rPr>
              <w:instrText xml:space="preserve"> PAGEREF _Toc488232072 \h </w:instrText>
            </w:r>
            <w:r w:rsidR="00787F47">
              <w:rPr>
                <w:noProof/>
                <w:webHidden/>
              </w:rPr>
            </w:r>
            <w:r w:rsidR="00787F47">
              <w:rPr>
                <w:noProof/>
                <w:webHidden/>
              </w:rPr>
              <w:fldChar w:fldCharType="separate"/>
            </w:r>
            <w:r w:rsidR="00CD12A6">
              <w:rPr>
                <w:noProof/>
                <w:webHidden/>
              </w:rPr>
              <w:t>9</w:t>
            </w:r>
            <w:r w:rsidR="00787F47">
              <w:rPr>
                <w:noProof/>
                <w:webHidden/>
              </w:rPr>
              <w:fldChar w:fldCharType="end"/>
            </w:r>
          </w:hyperlink>
        </w:p>
        <w:p w14:paraId="42AD26E6" w14:textId="2AF5DAEB" w:rsidR="00787F47" w:rsidRDefault="00CD4C56">
          <w:pPr>
            <w:pStyle w:val="ndice1"/>
            <w:tabs>
              <w:tab w:val="left" w:pos="440"/>
              <w:tab w:val="right" w:leader="dot" w:pos="8494"/>
            </w:tabs>
            <w:rPr>
              <w:rFonts w:eastAsiaTheme="minorEastAsia"/>
              <w:noProof/>
              <w:lang w:eastAsia="pt-PT"/>
            </w:rPr>
          </w:pPr>
          <w:hyperlink w:anchor="_Toc488232073" w:history="1">
            <w:r w:rsidR="00787F47" w:rsidRPr="00995D9F">
              <w:rPr>
                <w:rStyle w:val="Hiperligao"/>
                <w:noProof/>
              </w:rPr>
              <w:t>4.</w:t>
            </w:r>
            <w:r w:rsidR="00787F47">
              <w:rPr>
                <w:rFonts w:eastAsiaTheme="minorEastAsia"/>
                <w:noProof/>
                <w:lang w:eastAsia="pt-PT"/>
              </w:rPr>
              <w:tab/>
            </w:r>
            <w:r w:rsidR="00787F47" w:rsidRPr="00995D9F">
              <w:rPr>
                <w:rStyle w:val="Hiperligao"/>
                <w:noProof/>
              </w:rPr>
              <w:t>Sistema Desenvolvido</w:t>
            </w:r>
            <w:r w:rsidR="00787F47">
              <w:rPr>
                <w:noProof/>
                <w:webHidden/>
              </w:rPr>
              <w:tab/>
            </w:r>
            <w:r w:rsidR="00787F47">
              <w:rPr>
                <w:noProof/>
                <w:webHidden/>
              </w:rPr>
              <w:fldChar w:fldCharType="begin"/>
            </w:r>
            <w:r w:rsidR="00787F47">
              <w:rPr>
                <w:noProof/>
                <w:webHidden/>
              </w:rPr>
              <w:instrText xml:space="preserve"> PAGEREF _Toc488232073 \h </w:instrText>
            </w:r>
            <w:r w:rsidR="00787F47">
              <w:rPr>
                <w:noProof/>
                <w:webHidden/>
              </w:rPr>
            </w:r>
            <w:r w:rsidR="00787F47">
              <w:rPr>
                <w:noProof/>
                <w:webHidden/>
              </w:rPr>
              <w:fldChar w:fldCharType="separate"/>
            </w:r>
            <w:r w:rsidR="00CD12A6">
              <w:rPr>
                <w:noProof/>
                <w:webHidden/>
              </w:rPr>
              <w:t>14</w:t>
            </w:r>
            <w:r w:rsidR="00787F47">
              <w:rPr>
                <w:noProof/>
                <w:webHidden/>
              </w:rPr>
              <w:fldChar w:fldCharType="end"/>
            </w:r>
          </w:hyperlink>
        </w:p>
        <w:p w14:paraId="07BA1E28" w14:textId="7EF77836" w:rsidR="00787F47" w:rsidRDefault="00CD4C56">
          <w:pPr>
            <w:pStyle w:val="ndice1"/>
            <w:tabs>
              <w:tab w:val="left" w:pos="660"/>
              <w:tab w:val="right" w:leader="dot" w:pos="8494"/>
            </w:tabs>
            <w:rPr>
              <w:rFonts w:eastAsiaTheme="minorEastAsia"/>
              <w:noProof/>
              <w:lang w:eastAsia="pt-PT"/>
            </w:rPr>
          </w:pPr>
          <w:hyperlink w:anchor="_Toc488232074" w:history="1">
            <w:r w:rsidR="00787F47" w:rsidRPr="00995D9F">
              <w:rPr>
                <w:rStyle w:val="Hiperligao"/>
                <w:noProof/>
              </w:rPr>
              <w:t>4.1.</w:t>
            </w:r>
            <w:r w:rsidR="00787F47">
              <w:rPr>
                <w:rFonts w:eastAsiaTheme="minorEastAsia"/>
                <w:noProof/>
                <w:lang w:eastAsia="pt-PT"/>
              </w:rPr>
              <w:tab/>
            </w:r>
            <w:r w:rsidR="00787F47" w:rsidRPr="00995D9F">
              <w:rPr>
                <w:rStyle w:val="Hiperligao"/>
                <w:noProof/>
              </w:rPr>
              <w:t>Introdução</w:t>
            </w:r>
            <w:r w:rsidR="00787F47">
              <w:rPr>
                <w:noProof/>
                <w:webHidden/>
              </w:rPr>
              <w:tab/>
            </w:r>
            <w:r w:rsidR="00787F47">
              <w:rPr>
                <w:noProof/>
                <w:webHidden/>
              </w:rPr>
              <w:fldChar w:fldCharType="begin"/>
            </w:r>
            <w:r w:rsidR="00787F47">
              <w:rPr>
                <w:noProof/>
                <w:webHidden/>
              </w:rPr>
              <w:instrText xml:space="preserve"> PAGEREF _Toc488232074 \h </w:instrText>
            </w:r>
            <w:r w:rsidR="00787F47">
              <w:rPr>
                <w:noProof/>
                <w:webHidden/>
              </w:rPr>
            </w:r>
            <w:r w:rsidR="00787F47">
              <w:rPr>
                <w:noProof/>
                <w:webHidden/>
              </w:rPr>
              <w:fldChar w:fldCharType="separate"/>
            </w:r>
            <w:r w:rsidR="00CD12A6">
              <w:rPr>
                <w:noProof/>
                <w:webHidden/>
              </w:rPr>
              <w:t>14</w:t>
            </w:r>
            <w:r w:rsidR="00787F47">
              <w:rPr>
                <w:noProof/>
                <w:webHidden/>
              </w:rPr>
              <w:fldChar w:fldCharType="end"/>
            </w:r>
          </w:hyperlink>
        </w:p>
        <w:p w14:paraId="0A239B88" w14:textId="7E58C624" w:rsidR="00787F47" w:rsidRDefault="00CD4C56">
          <w:pPr>
            <w:pStyle w:val="ndice1"/>
            <w:tabs>
              <w:tab w:val="left" w:pos="660"/>
              <w:tab w:val="right" w:leader="dot" w:pos="8494"/>
            </w:tabs>
            <w:rPr>
              <w:rFonts w:eastAsiaTheme="minorEastAsia"/>
              <w:noProof/>
              <w:lang w:eastAsia="pt-PT"/>
            </w:rPr>
          </w:pPr>
          <w:hyperlink w:anchor="_Toc488232075" w:history="1">
            <w:r w:rsidR="00787F47" w:rsidRPr="00995D9F">
              <w:rPr>
                <w:rStyle w:val="Hiperligao"/>
                <w:noProof/>
              </w:rPr>
              <w:t>4.2.</w:t>
            </w:r>
            <w:r w:rsidR="00787F47">
              <w:rPr>
                <w:rFonts w:eastAsiaTheme="minorEastAsia"/>
                <w:noProof/>
                <w:lang w:eastAsia="pt-PT"/>
              </w:rPr>
              <w:tab/>
            </w:r>
            <w:r w:rsidR="00787F47" w:rsidRPr="00995D9F">
              <w:rPr>
                <w:rStyle w:val="Hiperligao"/>
                <w:noProof/>
              </w:rPr>
              <w:t>Casos de Uso</w:t>
            </w:r>
            <w:r w:rsidR="00787F47">
              <w:rPr>
                <w:noProof/>
                <w:webHidden/>
              </w:rPr>
              <w:tab/>
            </w:r>
            <w:r w:rsidR="00787F47">
              <w:rPr>
                <w:noProof/>
                <w:webHidden/>
              </w:rPr>
              <w:fldChar w:fldCharType="begin"/>
            </w:r>
            <w:r w:rsidR="00787F47">
              <w:rPr>
                <w:noProof/>
                <w:webHidden/>
              </w:rPr>
              <w:instrText xml:space="preserve"> PAGEREF _Toc488232075 \h </w:instrText>
            </w:r>
            <w:r w:rsidR="00787F47">
              <w:rPr>
                <w:noProof/>
                <w:webHidden/>
              </w:rPr>
            </w:r>
            <w:r w:rsidR="00787F47">
              <w:rPr>
                <w:noProof/>
                <w:webHidden/>
              </w:rPr>
              <w:fldChar w:fldCharType="separate"/>
            </w:r>
            <w:r w:rsidR="00CD12A6">
              <w:rPr>
                <w:noProof/>
                <w:webHidden/>
              </w:rPr>
              <w:t>14</w:t>
            </w:r>
            <w:r w:rsidR="00787F47">
              <w:rPr>
                <w:noProof/>
                <w:webHidden/>
              </w:rPr>
              <w:fldChar w:fldCharType="end"/>
            </w:r>
          </w:hyperlink>
        </w:p>
        <w:p w14:paraId="13127053" w14:textId="21725C41" w:rsidR="00787F47" w:rsidRDefault="00CD4C56">
          <w:pPr>
            <w:pStyle w:val="ndice1"/>
            <w:tabs>
              <w:tab w:val="left" w:pos="660"/>
              <w:tab w:val="right" w:leader="dot" w:pos="8494"/>
            </w:tabs>
            <w:rPr>
              <w:rFonts w:eastAsiaTheme="minorEastAsia"/>
              <w:noProof/>
              <w:lang w:eastAsia="pt-PT"/>
            </w:rPr>
          </w:pPr>
          <w:hyperlink w:anchor="_Toc488232076" w:history="1">
            <w:r w:rsidR="00787F47" w:rsidRPr="00995D9F">
              <w:rPr>
                <w:rStyle w:val="Hiperligao"/>
                <w:noProof/>
              </w:rPr>
              <w:t>4.3.</w:t>
            </w:r>
            <w:r w:rsidR="00787F47">
              <w:rPr>
                <w:rFonts w:eastAsiaTheme="minorEastAsia"/>
                <w:noProof/>
                <w:lang w:eastAsia="pt-PT"/>
              </w:rPr>
              <w:tab/>
            </w:r>
            <w:r w:rsidR="00787F47" w:rsidRPr="00995D9F">
              <w:rPr>
                <w:rStyle w:val="Hiperligao"/>
                <w:noProof/>
              </w:rPr>
              <w:t>Arquitetura e Tecnologias Utilizadas</w:t>
            </w:r>
            <w:r w:rsidR="00787F47">
              <w:rPr>
                <w:noProof/>
                <w:webHidden/>
              </w:rPr>
              <w:tab/>
            </w:r>
            <w:r w:rsidR="00787F47">
              <w:rPr>
                <w:noProof/>
                <w:webHidden/>
              </w:rPr>
              <w:fldChar w:fldCharType="begin"/>
            </w:r>
            <w:r w:rsidR="00787F47">
              <w:rPr>
                <w:noProof/>
                <w:webHidden/>
              </w:rPr>
              <w:instrText xml:space="preserve"> PAGEREF _Toc488232076 \h </w:instrText>
            </w:r>
            <w:r w:rsidR="00787F47">
              <w:rPr>
                <w:noProof/>
                <w:webHidden/>
              </w:rPr>
            </w:r>
            <w:r w:rsidR="00787F47">
              <w:rPr>
                <w:noProof/>
                <w:webHidden/>
              </w:rPr>
              <w:fldChar w:fldCharType="separate"/>
            </w:r>
            <w:r w:rsidR="00CD12A6">
              <w:rPr>
                <w:noProof/>
                <w:webHidden/>
              </w:rPr>
              <w:t>19</w:t>
            </w:r>
            <w:r w:rsidR="00787F47">
              <w:rPr>
                <w:noProof/>
                <w:webHidden/>
              </w:rPr>
              <w:fldChar w:fldCharType="end"/>
            </w:r>
          </w:hyperlink>
        </w:p>
        <w:p w14:paraId="456BD14E" w14:textId="1CFE1E28" w:rsidR="00787F47" w:rsidRDefault="00CD4C56">
          <w:pPr>
            <w:pStyle w:val="ndice1"/>
            <w:tabs>
              <w:tab w:val="left" w:pos="660"/>
              <w:tab w:val="right" w:leader="dot" w:pos="8494"/>
            </w:tabs>
            <w:rPr>
              <w:rFonts w:eastAsiaTheme="minorEastAsia"/>
              <w:noProof/>
              <w:lang w:eastAsia="pt-PT"/>
            </w:rPr>
          </w:pPr>
          <w:hyperlink w:anchor="_Toc488232077" w:history="1">
            <w:r w:rsidR="00787F47" w:rsidRPr="00995D9F">
              <w:rPr>
                <w:rStyle w:val="Hiperligao"/>
                <w:noProof/>
              </w:rPr>
              <w:t>4.4.</w:t>
            </w:r>
            <w:r w:rsidR="00787F47">
              <w:rPr>
                <w:rFonts w:eastAsiaTheme="minorEastAsia"/>
                <w:noProof/>
                <w:lang w:eastAsia="pt-PT"/>
              </w:rPr>
              <w:tab/>
            </w:r>
            <w:r w:rsidR="00787F47" w:rsidRPr="00995D9F">
              <w:rPr>
                <w:rStyle w:val="Hiperligao"/>
                <w:noProof/>
              </w:rPr>
              <w:t>Funcionalidades do Sistema</w:t>
            </w:r>
            <w:r w:rsidR="00787F47">
              <w:rPr>
                <w:noProof/>
                <w:webHidden/>
              </w:rPr>
              <w:tab/>
            </w:r>
            <w:r w:rsidR="00787F47">
              <w:rPr>
                <w:noProof/>
                <w:webHidden/>
              </w:rPr>
              <w:fldChar w:fldCharType="begin"/>
            </w:r>
            <w:r w:rsidR="00787F47">
              <w:rPr>
                <w:noProof/>
                <w:webHidden/>
              </w:rPr>
              <w:instrText xml:space="preserve"> PAGEREF _Toc488232077 \h </w:instrText>
            </w:r>
            <w:r w:rsidR="00787F47">
              <w:rPr>
                <w:noProof/>
                <w:webHidden/>
              </w:rPr>
            </w:r>
            <w:r w:rsidR="00787F47">
              <w:rPr>
                <w:noProof/>
                <w:webHidden/>
              </w:rPr>
              <w:fldChar w:fldCharType="separate"/>
            </w:r>
            <w:r w:rsidR="00CD12A6">
              <w:rPr>
                <w:noProof/>
                <w:webHidden/>
              </w:rPr>
              <w:t>20</w:t>
            </w:r>
            <w:r w:rsidR="00787F47">
              <w:rPr>
                <w:noProof/>
                <w:webHidden/>
              </w:rPr>
              <w:fldChar w:fldCharType="end"/>
            </w:r>
          </w:hyperlink>
        </w:p>
        <w:p w14:paraId="54497D2B" w14:textId="7C958C5D" w:rsidR="00787F47" w:rsidRDefault="00CD4C56">
          <w:pPr>
            <w:pStyle w:val="ndice1"/>
            <w:tabs>
              <w:tab w:val="left" w:pos="880"/>
              <w:tab w:val="right" w:leader="dot" w:pos="8494"/>
            </w:tabs>
            <w:rPr>
              <w:rFonts w:eastAsiaTheme="minorEastAsia"/>
              <w:noProof/>
              <w:lang w:eastAsia="pt-PT"/>
            </w:rPr>
          </w:pPr>
          <w:hyperlink w:anchor="_Toc488232078" w:history="1">
            <w:r w:rsidR="00787F47" w:rsidRPr="00995D9F">
              <w:rPr>
                <w:rStyle w:val="Hiperligao"/>
                <w:noProof/>
              </w:rPr>
              <w:t>4.4.1.</w:t>
            </w:r>
            <w:r w:rsidR="00787F47">
              <w:rPr>
                <w:rFonts w:eastAsiaTheme="minorEastAsia"/>
                <w:noProof/>
                <w:lang w:eastAsia="pt-PT"/>
              </w:rPr>
              <w:tab/>
            </w:r>
            <w:r w:rsidR="00787F47" w:rsidRPr="00995D9F">
              <w:rPr>
                <w:rStyle w:val="Hiperligao"/>
                <w:noProof/>
              </w:rPr>
              <w:t>Ecrã Inicial</w:t>
            </w:r>
            <w:r w:rsidR="00787F47">
              <w:rPr>
                <w:noProof/>
                <w:webHidden/>
              </w:rPr>
              <w:tab/>
            </w:r>
            <w:r w:rsidR="00787F47">
              <w:rPr>
                <w:noProof/>
                <w:webHidden/>
              </w:rPr>
              <w:fldChar w:fldCharType="begin"/>
            </w:r>
            <w:r w:rsidR="00787F47">
              <w:rPr>
                <w:noProof/>
                <w:webHidden/>
              </w:rPr>
              <w:instrText xml:space="preserve"> PAGEREF _Toc488232078 \h </w:instrText>
            </w:r>
            <w:r w:rsidR="00787F47">
              <w:rPr>
                <w:noProof/>
                <w:webHidden/>
              </w:rPr>
            </w:r>
            <w:r w:rsidR="00787F47">
              <w:rPr>
                <w:noProof/>
                <w:webHidden/>
              </w:rPr>
              <w:fldChar w:fldCharType="separate"/>
            </w:r>
            <w:r w:rsidR="00CD12A6">
              <w:rPr>
                <w:noProof/>
                <w:webHidden/>
              </w:rPr>
              <w:t>20</w:t>
            </w:r>
            <w:r w:rsidR="00787F47">
              <w:rPr>
                <w:noProof/>
                <w:webHidden/>
              </w:rPr>
              <w:fldChar w:fldCharType="end"/>
            </w:r>
          </w:hyperlink>
        </w:p>
        <w:p w14:paraId="2253C0AD" w14:textId="21AC95B1" w:rsidR="00787F47" w:rsidRDefault="00CD4C56">
          <w:pPr>
            <w:pStyle w:val="ndice1"/>
            <w:tabs>
              <w:tab w:val="left" w:pos="880"/>
              <w:tab w:val="right" w:leader="dot" w:pos="8494"/>
            </w:tabs>
            <w:rPr>
              <w:rFonts w:eastAsiaTheme="minorEastAsia"/>
              <w:noProof/>
              <w:lang w:eastAsia="pt-PT"/>
            </w:rPr>
          </w:pPr>
          <w:hyperlink w:anchor="_Toc488232079" w:history="1">
            <w:r w:rsidR="00787F47" w:rsidRPr="00995D9F">
              <w:rPr>
                <w:rStyle w:val="Hiperligao"/>
                <w:noProof/>
              </w:rPr>
              <w:t>4.4.2.</w:t>
            </w:r>
            <w:r w:rsidR="00787F47">
              <w:rPr>
                <w:rFonts w:eastAsiaTheme="minorEastAsia"/>
                <w:noProof/>
                <w:lang w:eastAsia="pt-PT"/>
              </w:rPr>
              <w:tab/>
            </w:r>
            <w:r w:rsidR="00787F47" w:rsidRPr="00995D9F">
              <w:rPr>
                <w:rStyle w:val="Hiperligao"/>
                <w:noProof/>
              </w:rPr>
              <w:t>Machine State</w:t>
            </w:r>
            <w:r w:rsidR="00787F47">
              <w:rPr>
                <w:noProof/>
                <w:webHidden/>
              </w:rPr>
              <w:tab/>
            </w:r>
            <w:r w:rsidR="00787F47">
              <w:rPr>
                <w:noProof/>
                <w:webHidden/>
              </w:rPr>
              <w:fldChar w:fldCharType="begin"/>
            </w:r>
            <w:r w:rsidR="00787F47">
              <w:rPr>
                <w:noProof/>
                <w:webHidden/>
              </w:rPr>
              <w:instrText xml:space="preserve"> PAGEREF _Toc488232079 \h </w:instrText>
            </w:r>
            <w:r w:rsidR="00787F47">
              <w:rPr>
                <w:noProof/>
                <w:webHidden/>
              </w:rPr>
            </w:r>
            <w:r w:rsidR="00787F47">
              <w:rPr>
                <w:noProof/>
                <w:webHidden/>
              </w:rPr>
              <w:fldChar w:fldCharType="separate"/>
            </w:r>
            <w:r w:rsidR="00CD12A6">
              <w:rPr>
                <w:noProof/>
                <w:webHidden/>
              </w:rPr>
              <w:t>20</w:t>
            </w:r>
            <w:r w:rsidR="00787F47">
              <w:rPr>
                <w:noProof/>
                <w:webHidden/>
              </w:rPr>
              <w:fldChar w:fldCharType="end"/>
            </w:r>
          </w:hyperlink>
        </w:p>
        <w:p w14:paraId="02136F77" w14:textId="5150EB3B" w:rsidR="00787F47" w:rsidRDefault="00CD4C56">
          <w:pPr>
            <w:pStyle w:val="ndice1"/>
            <w:tabs>
              <w:tab w:val="left" w:pos="880"/>
              <w:tab w:val="right" w:leader="dot" w:pos="8494"/>
            </w:tabs>
            <w:rPr>
              <w:rFonts w:eastAsiaTheme="minorEastAsia"/>
              <w:noProof/>
              <w:lang w:eastAsia="pt-PT"/>
            </w:rPr>
          </w:pPr>
          <w:hyperlink w:anchor="_Toc488232080" w:history="1">
            <w:r w:rsidR="00787F47" w:rsidRPr="00995D9F">
              <w:rPr>
                <w:rStyle w:val="Hiperligao"/>
                <w:noProof/>
              </w:rPr>
              <w:t>4.4.3.</w:t>
            </w:r>
            <w:r w:rsidR="00787F47">
              <w:rPr>
                <w:rFonts w:eastAsiaTheme="minorEastAsia"/>
                <w:noProof/>
                <w:lang w:eastAsia="pt-PT"/>
              </w:rPr>
              <w:tab/>
            </w:r>
            <w:r w:rsidR="00787F47" w:rsidRPr="00995D9F">
              <w:rPr>
                <w:rStyle w:val="Hiperligao"/>
                <w:noProof/>
              </w:rPr>
              <w:t>ON/OFF</w:t>
            </w:r>
            <w:r w:rsidR="00787F47">
              <w:rPr>
                <w:noProof/>
                <w:webHidden/>
              </w:rPr>
              <w:tab/>
            </w:r>
            <w:r w:rsidR="00787F47">
              <w:rPr>
                <w:noProof/>
                <w:webHidden/>
              </w:rPr>
              <w:fldChar w:fldCharType="begin"/>
            </w:r>
            <w:r w:rsidR="00787F47">
              <w:rPr>
                <w:noProof/>
                <w:webHidden/>
              </w:rPr>
              <w:instrText xml:space="preserve"> PAGEREF _Toc488232080 \h </w:instrText>
            </w:r>
            <w:r w:rsidR="00787F47">
              <w:rPr>
                <w:noProof/>
                <w:webHidden/>
              </w:rPr>
            </w:r>
            <w:r w:rsidR="00787F47">
              <w:rPr>
                <w:noProof/>
                <w:webHidden/>
              </w:rPr>
              <w:fldChar w:fldCharType="separate"/>
            </w:r>
            <w:r w:rsidR="00CD12A6">
              <w:rPr>
                <w:noProof/>
                <w:webHidden/>
              </w:rPr>
              <w:t>20</w:t>
            </w:r>
            <w:r w:rsidR="00787F47">
              <w:rPr>
                <w:noProof/>
                <w:webHidden/>
              </w:rPr>
              <w:fldChar w:fldCharType="end"/>
            </w:r>
          </w:hyperlink>
        </w:p>
        <w:p w14:paraId="3EA7C7B3" w14:textId="15B35A31" w:rsidR="00787F47" w:rsidRDefault="00CD4C56">
          <w:pPr>
            <w:pStyle w:val="ndice1"/>
            <w:tabs>
              <w:tab w:val="left" w:pos="880"/>
              <w:tab w:val="right" w:leader="dot" w:pos="8494"/>
            </w:tabs>
            <w:rPr>
              <w:rFonts w:eastAsiaTheme="minorEastAsia"/>
              <w:noProof/>
              <w:lang w:eastAsia="pt-PT"/>
            </w:rPr>
          </w:pPr>
          <w:hyperlink w:anchor="_Toc488232081" w:history="1">
            <w:r w:rsidR="00787F47" w:rsidRPr="00995D9F">
              <w:rPr>
                <w:rStyle w:val="Hiperligao"/>
                <w:noProof/>
              </w:rPr>
              <w:t>4.4.4.</w:t>
            </w:r>
            <w:r w:rsidR="00787F47">
              <w:rPr>
                <w:rFonts w:eastAsiaTheme="minorEastAsia"/>
                <w:noProof/>
                <w:lang w:eastAsia="pt-PT"/>
              </w:rPr>
              <w:tab/>
            </w:r>
            <w:r w:rsidR="00787F47" w:rsidRPr="00995D9F">
              <w:rPr>
                <w:rStyle w:val="Hiperligao"/>
                <w:noProof/>
              </w:rPr>
              <w:t>Send To</w:t>
            </w:r>
            <w:r w:rsidR="00787F47">
              <w:rPr>
                <w:noProof/>
                <w:webHidden/>
              </w:rPr>
              <w:tab/>
            </w:r>
            <w:r w:rsidR="00787F47">
              <w:rPr>
                <w:noProof/>
                <w:webHidden/>
              </w:rPr>
              <w:fldChar w:fldCharType="begin"/>
            </w:r>
            <w:r w:rsidR="00787F47">
              <w:rPr>
                <w:noProof/>
                <w:webHidden/>
              </w:rPr>
              <w:instrText xml:space="preserve"> PAGEREF _Toc488232081 \h </w:instrText>
            </w:r>
            <w:r w:rsidR="00787F47">
              <w:rPr>
                <w:noProof/>
                <w:webHidden/>
              </w:rPr>
            </w:r>
            <w:r w:rsidR="00787F47">
              <w:rPr>
                <w:noProof/>
                <w:webHidden/>
              </w:rPr>
              <w:fldChar w:fldCharType="separate"/>
            </w:r>
            <w:r w:rsidR="00CD12A6">
              <w:rPr>
                <w:noProof/>
                <w:webHidden/>
              </w:rPr>
              <w:t>21</w:t>
            </w:r>
            <w:r w:rsidR="00787F47">
              <w:rPr>
                <w:noProof/>
                <w:webHidden/>
              </w:rPr>
              <w:fldChar w:fldCharType="end"/>
            </w:r>
          </w:hyperlink>
        </w:p>
        <w:p w14:paraId="45A502F5" w14:textId="03BB24AD" w:rsidR="00787F47" w:rsidRDefault="00CD4C56">
          <w:pPr>
            <w:pStyle w:val="ndice1"/>
            <w:tabs>
              <w:tab w:val="left" w:pos="880"/>
              <w:tab w:val="right" w:leader="dot" w:pos="8494"/>
            </w:tabs>
            <w:rPr>
              <w:rFonts w:eastAsiaTheme="minorEastAsia"/>
              <w:noProof/>
              <w:lang w:eastAsia="pt-PT"/>
            </w:rPr>
          </w:pPr>
          <w:hyperlink w:anchor="_Toc488232082" w:history="1">
            <w:r w:rsidR="00787F47" w:rsidRPr="00995D9F">
              <w:rPr>
                <w:rStyle w:val="Hiperligao"/>
                <w:noProof/>
              </w:rPr>
              <w:t>4.4.5.</w:t>
            </w:r>
            <w:r w:rsidR="00787F47">
              <w:rPr>
                <w:rFonts w:eastAsiaTheme="minorEastAsia"/>
                <w:noProof/>
                <w:lang w:eastAsia="pt-PT"/>
              </w:rPr>
              <w:tab/>
            </w:r>
            <w:r w:rsidR="00787F47" w:rsidRPr="00995D9F">
              <w:rPr>
                <w:rStyle w:val="Hiperligao"/>
                <w:noProof/>
              </w:rPr>
              <w:t>Posição dos Eixos</w:t>
            </w:r>
            <w:r w:rsidR="00787F47">
              <w:rPr>
                <w:noProof/>
                <w:webHidden/>
              </w:rPr>
              <w:tab/>
            </w:r>
            <w:r w:rsidR="00787F47">
              <w:rPr>
                <w:noProof/>
                <w:webHidden/>
              </w:rPr>
              <w:fldChar w:fldCharType="begin"/>
            </w:r>
            <w:r w:rsidR="00787F47">
              <w:rPr>
                <w:noProof/>
                <w:webHidden/>
              </w:rPr>
              <w:instrText xml:space="preserve"> PAGEREF _Toc488232082 \h </w:instrText>
            </w:r>
            <w:r w:rsidR="00787F47">
              <w:rPr>
                <w:noProof/>
                <w:webHidden/>
              </w:rPr>
            </w:r>
            <w:r w:rsidR="00787F47">
              <w:rPr>
                <w:noProof/>
                <w:webHidden/>
              </w:rPr>
              <w:fldChar w:fldCharType="separate"/>
            </w:r>
            <w:r w:rsidR="00CD12A6">
              <w:rPr>
                <w:noProof/>
                <w:webHidden/>
              </w:rPr>
              <w:t>21</w:t>
            </w:r>
            <w:r w:rsidR="00787F47">
              <w:rPr>
                <w:noProof/>
                <w:webHidden/>
              </w:rPr>
              <w:fldChar w:fldCharType="end"/>
            </w:r>
          </w:hyperlink>
        </w:p>
        <w:p w14:paraId="666F552E" w14:textId="28395C41" w:rsidR="00787F47" w:rsidRDefault="00CD4C56">
          <w:pPr>
            <w:pStyle w:val="ndice1"/>
            <w:tabs>
              <w:tab w:val="left" w:pos="880"/>
              <w:tab w:val="right" w:leader="dot" w:pos="8494"/>
            </w:tabs>
            <w:rPr>
              <w:rFonts w:eastAsiaTheme="minorEastAsia"/>
              <w:noProof/>
              <w:lang w:eastAsia="pt-PT"/>
            </w:rPr>
          </w:pPr>
          <w:hyperlink w:anchor="_Toc488232083" w:history="1">
            <w:r w:rsidR="00787F47" w:rsidRPr="00995D9F">
              <w:rPr>
                <w:rStyle w:val="Hiperligao"/>
                <w:noProof/>
              </w:rPr>
              <w:t>4.4.6.</w:t>
            </w:r>
            <w:r w:rsidR="00787F47">
              <w:rPr>
                <w:rFonts w:eastAsiaTheme="minorEastAsia"/>
                <w:noProof/>
                <w:lang w:eastAsia="pt-PT"/>
              </w:rPr>
              <w:tab/>
            </w:r>
            <w:r w:rsidR="00787F47" w:rsidRPr="00995D9F">
              <w:rPr>
                <w:rStyle w:val="Hiperligao"/>
                <w:noProof/>
              </w:rPr>
              <w:t>Print</w:t>
            </w:r>
            <w:r w:rsidR="00787F47">
              <w:rPr>
                <w:noProof/>
                <w:webHidden/>
              </w:rPr>
              <w:tab/>
            </w:r>
            <w:r w:rsidR="00787F47">
              <w:rPr>
                <w:noProof/>
                <w:webHidden/>
              </w:rPr>
              <w:fldChar w:fldCharType="begin"/>
            </w:r>
            <w:r w:rsidR="00787F47">
              <w:rPr>
                <w:noProof/>
                <w:webHidden/>
              </w:rPr>
              <w:instrText xml:space="preserve"> PAGEREF _Toc488232083 \h </w:instrText>
            </w:r>
            <w:r w:rsidR="00787F47">
              <w:rPr>
                <w:noProof/>
                <w:webHidden/>
              </w:rPr>
            </w:r>
            <w:r w:rsidR="00787F47">
              <w:rPr>
                <w:noProof/>
                <w:webHidden/>
              </w:rPr>
              <w:fldChar w:fldCharType="separate"/>
            </w:r>
            <w:r w:rsidR="00CD12A6">
              <w:rPr>
                <w:noProof/>
                <w:webHidden/>
              </w:rPr>
              <w:t>21</w:t>
            </w:r>
            <w:r w:rsidR="00787F47">
              <w:rPr>
                <w:noProof/>
                <w:webHidden/>
              </w:rPr>
              <w:fldChar w:fldCharType="end"/>
            </w:r>
          </w:hyperlink>
        </w:p>
        <w:p w14:paraId="5823C04B" w14:textId="5EEBC839" w:rsidR="00787F47" w:rsidRDefault="00CD4C56">
          <w:pPr>
            <w:pStyle w:val="ndice1"/>
            <w:tabs>
              <w:tab w:val="left" w:pos="880"/>
              <w:tab w:val="right" w:leader="dot" w:pos="8494"/>
            </w:tabs>
            <w:rPr>
              <w:rFonts w:eastAsiaTheme="minorEastAsia"/>
              <w:noProof/>
              <w:lang w:eastAsia="pt-PT"/>
            </w:rPr>
          </w:pPr>
          <w:hyperlink w:anchor="_Toc488232084" w:history="1">
            <w:r w:rsidR="00787F47" w:rsidRPr="00995D9F">
              <w:rPr>
                <w:rStyle w:val="Hiperligao"/>
                <w:noProof/>
              </w:rPr>
              <w:t>4.4.7.</w:t>
            </w:r>
            <w:r w:rsidR="00787F47">
              <w:rPr>
                <w:rFonts w:eastAsiaTheme="minorEastAsia"/>
                <w:noProof/>
                <w:lang w:eastAsia="pt-PT"/>
              </w:rPr>
              <w:tab/>
            </w:r>
            <w:r w:rsidR="00787F47" w:rsidRPr="00995D9F">
              <w:rPr>
                <w:rStyle w:val="Hiperligao"/>
                <w:noProof/>
              </w:rPr>
              <w:t>Pause</w:t>
            </w:r>
            <w:r w:rsidR="00787F47">
              <w:rPr>
                <w:noProof/>
                <w:webHidden/>
              </w:rPr>
              <w:tab/>
            </w:r>
            <w:r w:rsidR="00787F47">
              <w:rPr>
                <w:noProof/>
                <w:webHidden/>
              </w:rPr>
              <w:fldChar w:fldCharType="begin"/>
            </w:r>
            <w:r w:rsidR="00787F47">
              <w:rPr>
                <w:noProof/>
                <w:webHidden/>
              </w:rPr>
              <w:instrText xml:space="preserve"> PAGEREF _Toc488232084 \h </w:instrText>
            </w:r>
            <w:r w:rsidR="00787F47">
              <w:rPr>
                <w:noProof/>
                <w:webHidden/>
              </w:rPr>
            </w:r>
            <w:r w:rsidR="00787F47">
              <w:rPr>
                <w:noProof/>
                <w:webHidden/>
              </w:rPr>
              <w:fldChar w:fldCharType="separate"/>
            </w:r>
            <w:r w:rsidR="00CD12A6">
              <w:rPr>
                <w:noProof/>
                <w:webHidden/>
              </w:rPr>
              <w:t>22</w:t>
            </w:r>
            <w:r w:rsidR="00787F47">
              <w:rPr>
                <w:noProof/>
                <w:webHidden/>
              </w:rPr>
              <w:fldChar w:fldCharType="end"/>
            </w:r>
          </w:hyperlink>
        </w:p>
        <w:p w14:paraId="6E94DD60" w14:textId="755B30EB" w:rsidR="00787F47" w:rsidRDefault="00CD4C56">
          <w:pPr>
            <w:pStyle w:val="ndice1"/>
            <w:tabs>
              <w:tab w:val="left" w:pos="880"/>
              <w:tab w:val="right" w:leader="dot" w:pos="8494"/>
            </w:tabs>
            <w:rPr>
              <w:rFonts w:eastAsiaTheme="minorEastAsia"/>
              <w:noProof/>
              <w:lang w:eastAsia="pt-PT"/>
            </w:rPr>
          </w:pPr>
          <w:hyperlink w:anchor="_Toc488232085" w:history="1">
            <w:r w:rsidR="00787F47" w:rsidRPr="00995D9F">
              <w:rPr>
                <w:rStyle w:val="Hiperligao"/>
                <w:noProof/>
              </w:rPr>
              <w:t>4.4.8.</w:t>
            </w:r>
            <w:r w:rsidR="00787F47">
              <w:rPr>
                <w:rFonts w:eastAsiaTheme="minorEastAsia"/>
                <w:noProof/>
                <w:lang w:eastAsia="pt-PT"/>
              </w:rPr>
              <w:tab/>
            </w:r>
            <w:r w:rsidR="00787F47" w:rsidRPr="00995D9F">
              <w:rPr>
                <w:rStyle w:val="Hiperligao"/>
                <w:noProof/>
              </w:rPr>
              <w:t>Stop</w:t>
            </w:r>
            <w:r w:rsidR="00787F47">
              <w:rPr>
                <w:noProof/>
                <w:webHidden/>
              </w:rPr>
              <w:tab/>
            </w:r>
            <w:r w:rsidR="00787F47">
              <w:rPr>
                <w:noProof/>
                <w:webHidden/>
              </w:rPr>
              <w:fldChar w:fldCharType="begin"/>
            </w:r>
            <w:r w:rsidR="00787F47">
              <w:rPr>
                <w:noProof/>
                <w:webHidden/>
              </w:rPr>
              <w:instrText xml:space="preserve"> PAGEREF _Toc488232085 \h </w:instrText>
            </w:r>
            <w:r w:rsidR="00787F47">
              <w:rPr>
                <w:noProof/>
                <w:webHidden/>
              </w:rPr>
            </w:r>
            <w:r w:rsidR="00787F47">
              <w:rPr>
                <w:noProof/>
                <w:webHidden/>
              </w:rPr>
              <w:fldChar w:fldCharType="separate"/>
            </w:r>
            <w:r w:rsidR="00CD12A6">
              <w:rPr>
                <w:noProof/>
                <w:webHidden/>
              </w:rPr>
              <w:t>22</w:t>
            </w:r>
            <w:r w:rsidR="00787F47">
              <w:rPr>
                <w:noProof/>
                <w:webHidden/>
              </w:rPr>
              <w:fldChar w:fldCharType="end"/>
            </w:r>
          </w:hyperlink>
        </w:p>
        <w:p w14:paraId="5FFDADCD" w14:textId="69AE9199" w:rsidR="00787F47" w:rsidRDefault="00CD4C56">
          <w:pPr>
            <w:pStyle w:val="ndice1"/>
            <w:tabs>
              <w:tab w:val="left" w:pos="880"/>
              <w:tab w:val="right" w:leader="dot" w:pos="8494"/>
            </w:tabs>
            <w:rPr>
              <w:rFonts w:eastAsiaTheme="minorEastAsia"/>
              <w:noProof/>
              <w:lang w:eastAsia="pt-PT"/>
            </w:rPr>
          </w:pPr>
          <w:hyperlink w:anchor="_Toc488232086" w:history="1">
            <w:r w:rsidR="00787F47" w:rsidRPr="00995D9F">
              <w:rPr>
                <w:rStyle w:val="Hiperligao"/>
                <w:noProof/>
              </w:rPr>
              <w:t>4.4.9.</w:t>
            </w:r>
            <w:r w:rsidR="00787F47">
              <w:rPr>
                <w:rFonts w:eastAsiaTheme="minorEastAsia"/>
                <w:noProof/>
                <w:lang w:eastAsia="pt-PT"/>
              </w:rPr>
              <w:tab/>
            </w:r>
            <w:r w:rsidR="00787F47" w:rsidRPr="00995D9F">
              <w:rPr>
                <w:rStyle w:val="Hiperligao"/>
                <w:noProof/>
              </w:rPr>
              <w:t>Extrude/Retract</w:t>
            </w:r>
            <w:r w:rsidR="00787F47">
              <w:rPr>
                <w:noProof/>
                <w:webHidden/>
              </w:rPr>
              <w:tab/>
            </w:r>
            <w:r w:rsidR="00787F47">
              <w:rPr>
                <w:noProof/>
                <w:webHidden/>
              </w:rPr>
              <w:fldChar w:fldCharType="begin"/>
            </w:r>
            <w:r w:rsidR="00787F47">
              <w:rPr>
                <w:noProof/>
                <w:webHidden/>
              </w:rPr>
              <w:instrText xml:space="preserve"> PAGEREF _Toc488232086 \h </w:instrText>
            </w:r>
            <w:r w:rsidR="00787F47">
              <w:rPr>
                <w:noProof/>
                <w:webHidden/>
              </w:rPr>
            </w:r>
            <w:r w:rsidR="00787F47">
              <w:rPr>
                <w:noProof/>
                <w:webHidden/>
              </w:rPr>
              <w:fldChar w:fldCharType="separate"/>
            </w:r>
            <w:r w:rsidR="00CD12A6">
              <w:rPr>
                <w:noProof/>
                <w:webHidden/>
              </w:rPr>
              <w:t>22</w:t>
            </w:r>
            <w:r w:rsidR="00787F47">
              <w:rPr>
                <w:noProof/>
                <w:webHidden/>
              </w:rPr>
              <w:fldChar w:fldCharType="end"/>
            </w:r>
          </w:hyperlink>
        </w:p>
        <w:p w14:paraId="22016A1D" w14:textId="52BA2E46" w:rsidR="00787F47" w:rsidRDefault="00CD4C56">
          <w:pPr>
            <w:pStyle w:val="ndice1"/>
            <w:tabs>
              <w:tab w:val="left" w:pos="880"/>
              <w:tab w:val="right" w:leader="dot" w:pos="8494"/>
            </w:tabs>
            <w:rPr>
              <w:rFonts w:eastAsiaTheme="minorEastAsia"/>
              <w:noProof/>
              <w:lang w:eastAsia="pt-PT"/>
            </w:rPr>
          </w:pPr>
          <w:hyperlink w:anchor="_Toc488232087" w:history="1">
            <w:r w:rsidR="00787F47" w:rsidRPr="00995D9F">
              <w:rPr>
                <w:rStyle w:val="Hiperligao"/>
                <w:noProof/>
              </w:rPr>
              <w:t>4.4.10.</w:t>
            </w:r>
            <w:r w:rsidR="00787F47">
              <w:rPr>
                <w:rFonts w:eastAsiaTheme="minorEastAsia"/>
                <w:noProof/>
                <w:lang w:eastAsia="pt-PT"/>
              </w:rPr>
              <w:tab/>
            </w:r>
            <w:r w:rsidR="00787F47" w:rsidRPr="00995D9F">
              <w:rPr>
                <w:rStyle w:val="Hiperligao"/>
                <w:noProof/>
              </w:rPr>
              <w:t>Monitorização de Execução de Ficheiro Gcode</w:t>
            </w:r>
            <w:r w:rsidR="00787F47">
              <w:rPr>
                <w:noProof/>
                <w:webHidden/>
              </w:rPr>
              <w:tab/>
            </w:r>
            <w:r w:rsidR="00787F47">
              <w:rPr>
                <w:noProof/>
                <w:webHidden/>
              </w:rPr>
              <w:fldChar w:fldCharType="begin"/>
            </w:r>
            <w:r w:rsidR="00787F47">
              <w:rPr>
                <w:noProof/>
                <w:webHidden/>
              </w:rPr>
              <w:instrText xml:space="preserve"> PAGEREF _Toc488232087 \h </w:instrText>
            </w:r>
            <w:r w:rsidR="00787F47">
              <w:rPr>
                <w:noProof/>
                <w:webHidden/>
              </w:rPr>
            </w:r>
            <w:r w:rsidR="00787F47">
              <w:rPr>
                <w:noProof/>
                <w:webHidden/>
              </w:rPr>
              <w:fldChar w:fldCharType="separate"/>
            </w:r>
            <w:r w:rsidR="00CD12A6">
              <w:rPr>
                <w:noProof/>
                <w:webHidden/>
              </w:rPr>
              <w:t>23</w:t>
            </w:r>
            <w:r w:rsidR="00787F47">
              <w:rPr>
                <w:noProof/>
                <w:webHidden/>
              </w:rPr>
              <w:fldChar w:fldCharType="end"/>
            </w:r>
          </w:hyperlink>
        </w:p>
        <w:p w14:paraId="2B50AFCE" w14:textId="24B6B532" w:rsidR="00787F47" w:rsidRDefault="00CD4C56">
          <w:pPr>
            <w:pStyle w:val="ndice1"/>
            <w:tabs>
              <w:tab w:val="left" w:pos="880"/>
              <w:tab w:val="right" w:leader="dot" w:pos="8494"/>
            </w:tabs>
            <w:rPr>
              <w:rFonts w:eastAsiaTheme="minorEastAsia"/>
              <w:noProof/>
              <w:lang w:eastAsia="pt-PT"/>
            </w:rPr>
          </w:pPr>
          <w:hyperlink w:anchor="_Toc488232088" w:history="1">
            <w:r w:rsidR="00787F47" w:rsidRPr="00995D9F">
              <w:rPr>
                <w:rStyle w:val="Hiperligao"/>
                <w:noProof/>
              </w:rPr>
              <w:t>4.4.11.</w:t>
            </w:r>
            <w:r w:rsidR="00787F47">
              <w:rPr>
                <w:rFonts w:eastAsiaTheme="minorEastAsia"/>
                <w:noProof/>
                <w:lang w:eastAsia="pt-PT"/>
              </w:rPr>
              <w:tab/>
            </w:r>
            <w:r w:rsidR="00787F47" w:rsidRPr="00995D9F">
              <w:rPr>
                <w:rStyle w:val="Hiperligao"/>
                <w:noProof/>
              </w:rPr>
              <w:t>Visualização da Peça 2D/3D</w:t>
            </w:r>
            <w:r w:rsidR="00787F47">
              <w:rPr>
                <w:noProof/>
                <w:webHidden/>
              </w:rPr>
              <w:tab/>
            </w:r>
            <w:r w:rsidR="00787F47">
              <w:rPr>
                <w:noProof/>
                <w:webHidden/>
              </w:rPr>
              <w:fldChar w:fldCharType="begin"/>
            </w:r>
            <w:r w:rsidR="00787F47">
              <w:rPr>
                <w:noProof/>
                <w:webHidden/>
              </w:rPr>
              <w:instrText xml:space="preserve"> PAGEREF _Toc488232088 \h </w:instrText>
            </w:r>
            <w:r w:rsidR="00787F47">
              <w:rPr>
                <w:noProof/>
                <w:webHidden/>
              </w:rPr>
            </w:r>
            <w:r w:rsidR="00787F47">
              <w:rPr>
                <w:noProof/>
                <w:webHidden/>
              </w:rPr>
              <w:fldChar w:fldCharType="separate"/>
            </w:r>
            <w:r w:rsidR="00CD12A6">
              <w:rPr>
                <w:noProof/>
                <w:webHidden/>
              </w:rPr>
              <w:t>23</w:t>
            </w:r>
            <w:r w:rsidR="00787F47">
              <w:rPr>
                <w:noProof/>
                <w:webHidden/>
              </w:rPr>
              <w:fldChar w:fldCharType="end"/>
            </w:r>
          </w:hyperlink>
        </w:p>
        <w:p w14:paraId="5175406F" w14:textId="361AC99E" w:rsidR="00787F47" w:rsidRDefault="00CD4C56">
          <w:pPr>
            <w:pStyle w:val="ndice1"/>
            <w:tabs>
              <w:tab w:val="left" w:pos="440"/>
              <w:tab w:val="right" w:leader="dot" w:pos="8494"/>
            </w:tabs>
            <w:rPr>
              <w:rFonts w:eastAsiaTheme="minorEastAsia"/>
              <w:noProof/>
              <w:lang w:eastAsia="pt-PT"/>
            </w:rPr>
          </w:pPr>
          <w:hyperlink w:anchor="_Toc488232089" w:history="1">
            <w:r w:rsidR="00787F47" w:rsidRPr="00995D9F">
              <w:rPr>
                <w:rStyle w:val="Hiperligao"/>
                <w:noProof/>
              </w:rPr>
              <w:t>5.</w:t>
            </w:r>
            <w:r w:rsidR="00787F47">
              <w:rPr>
                <w:rFonts w:eastAsiaTheme="minorEastAsia"/>
                <w:noProof/>
                <w:lang w:eastAsia="pt-PT"/>
              </w:rPr>
              <w:tab/>
            </w:r>
            <w:r w:rsidR="00787F47" w:rsidRPr="00995D9F">
              <w:rPr>
                <w:rStyle w:val="Hiperligao"/>
                <w:noProof/>
              </w:rPr>
              <w:t>Pressupostos</w:t>
            </w:r>
            <w:r w:rsidR="00787F47">
              <w:rPr>
                <w:noProof/>
                <w:webHidden/>
              </w:rPr>
              <w:tab/>
            </w:r>
            <w:r w:rsidR="00787F47">
              <w:rPr>
                <w:noProof/>
                <w:webHidden/>
              </w:rPr>
              <w:fldChar w:fldCharType="begin"/>
            </w:r>
            <w:r w:rsidR="00787F47">
              <w:rPr>
                <w:noProof/>
                <w:webHidden/>
              </w:rPr>
              <w:instrText xml:space="preserve"> PAGEREF _Toc488232089 \h </w:instrText>
            </w:r>
            <w:r w:rsidR="00787F47">
              <w:rPr>
                <w:noProof/>
                <w:webHidden/>
              </w:rPr>
            </w:r>
            <w:r w:rsidR="00787F47">
              <w:rPr>
                <w:noProof/>
                <w:webHidden/>
              </w:rPr>
              <w:fldChar w:fldCharType="separate"/>
            </w:r>
            <w:r w:rsidR="00CD12A6">
              <w:rPr>
                <w:noProof/>
                <w:webHidden/>
              </w:rPr>
              <w:t>25</w:t>
            </w:r>
            <w:r w:rsidR="00787F47">
              <w:rPr>
                <w:noProof/>
                <w:webHidden/>
              </w:rPr>
              <w:fldChar w:fldCharType="end"/>
            </w:r>
          </w:hyperlink>
        </w:p>
        <w:p w14:paraId="1A35D0EC" w14:textId="1A4243D0" w:rsidR="00787F47" w:rsidRDefault="00CD4C56">
          <w:pPr>
            <w:pStyle w:val="ndice1"/>
            <w:tabs>
              <w:tab w:val="left" w:pos="440"/>
              <w:tab w:val="right" w:leader="dot" w:pos="8494"/>
            </w:tabs>
            <w:rPr>
              <w:rFonts w:eastAsiaTheme="minorEastAsia"/>
              <w:noProof/>
              <w:lang w:eastAsia="pt-PT"/>
            </w:rPr>
          </w:pPr>
          <w:hyperlink w:anchor="_Toc488232090" w:history="1">
            <w:r w:rsidR="00787F47" w:rsidRPr="00995D9F">
              <w:rPr>
                <w:rStyle w:val="Hiperligao"/>
                <w:noProof/>
              </w:rPr>
              <w:t>6.</w:t>
            </w:r>
            <w:r w:rsidR="00787F47">
              <w:rPr>
                <w:rFonts w:eastAsiaTheme="minorEastAsia"/>
                <w:noProof/>
                <w:lang w:eastAsia="pt-PT"/>
              </w:rPr>
              <w:tab/>
            </w:r>
            <w:r w:rsidR="00787F47" w:rsidRPr="00995D9F">
              <w:rPr>
                <w:rStyle w:val="Hiperligao"/>
                <w:noProof/>
              </w:rPr>
              <w:t>Conclusão</w:t>
            </w:r>
            <w:r w:rsidR="00787F47">
              <w:rPr>
                <w:noProof/>
                <w:webHidden/>
              </w:rPr>
              <w:tab/>
            </w:r>
            <w:r w:rsidR="00787F47">
              <w:rPr>
                <w:noProof/>
                <w:webHidden/>
              </w:rPr>
              <w:fldChar w:fldCharType="begin"/>
            </w:r>
            <w:r w:rsidR="00787F47">
              <w:rPr>
                <w:noProof/>
                <w:webHidden/>
              </w:rPr>
              <w:instrText xml:space="preserve"> PAGEREF _Toc488232090 \h </w:instrText>
            </w:r>
            <w:r w:rsidR="00787F47">
              <w:rPr>
                <w:noProof/>
                <w:webHidden/>
              </w:rPr>
            </w:r>
            <w:r w:rsidR="00787F47">
              <w:rPr>
                <w:noProof/>
                <w:webHidden/>
              </w:rPr>
              <w:fldChar w:fldCharType="separate"/>
            </w:r>
            <w:r w:rsidR="00CD12A6">
              <w:rPr>
                <w:noProof/>
                <w:webHidden/>
              </w:rPr>
              <w:t>26</w:t>
            </w:r>
            <w:r w:rsidR="00787F47">
              <w:rPr>
                <w:noProof/>
                <w:webHidden/>
              </w:rPr>
              <w:fldChar w:fldCharType="end"/>
            </w:r>
          </w:hyperlink>
        </w:p>
        <w:p w14:paraId="1D9CA51C" w14:textId="0320149C" w:rsidR="00787F47" w:rsidRDefault="00CD4C56">
          <w:pPr>
            <w:pStyle w:val="ndice1"/>
            <w:tabs>
              <w:tab w:val="left" w:pos="440"/>
              <w:tab w:val="right" w:leader="dot" w:pos="8494"/>
            </w:tabs>
            <w:rPr>
              <w:rFonts w:eastAsiaTheme="minorEastAsia"/>
              <w:noProof/>
              <w:lang w:eastAsia="pt-PT"/>
            </w:rPr>
          </w:pPr>
          <w:hyperlink w:anchor="_Toc488232091" w:history="1">
            <w:r w:rsidR="00787F47" w:rsidRPr="00995D9F">
              <w:rPr>
                <w:rStyle w:val="Hiperligao"/>
                <w:noProof/>
              </w:rPr>
              <w:t>7.</w:t>
            </w:r>
            <w:r w:rsidR="00787F47">
              <w:rPr>
                <w:rFonts w:eastAsiaTheme="minorEastAsia"/>
                <w:noProof/>
                <w:lang w:eastAsia="pt-PT"/>
              </w:rPr>
              <w:tab/>
            </w:r>
            <w:r w:rsidR="00787F47" w:rsidRPr="00995D9F">
              <w:rPr>
                <w:rStyle w:val="Hiperligao"/>
                <w:noProof/>
              </w:rPr>
              <w:t>Referências</w:t>
            </w:r>
            <w:r w:rsidR="00787F47">
              <w:rPr>
                <w:noProof/>
                <w:webHidden/>
              </w:rPr>
              <w:tab/>
            </w:r>
            <w:r w:rsidR="00787F47">
              <w:rPr>
                <w:noProof/>
                <w:webHidden/>
              </w:rPr>
              <w:fldChar w:fldCharType="begin"/>
            </w:r>
            <w:r w:rsidR="00787F47">
              <w:rPr>
                <w:noProof/>
                <w:webHidden/>
              </w:rPr>
              <w:instrText xml:space="preserve"> PAGEREF _Toc488232091 \h </w:instrText>
            </w:r>
            <w:r w:rsidR="00787F47">
              <w:rPr>
                <w:noProof/>
                <w:webHidden/>
              </w:rPr>
            </w:r>
            <w:r w:rsidR="00787F47">
              <w:rPr>
                <w:noProof/>
                <w:webHidden/>
              </w:rPr>
              <w:fldChar w:fldCharType="separate"/>
            </w:r>
            <w:r w:rsidR="00CD12A6">
              <w:rPr>
                <w:noProof/>
                <w:webHidden/>
              </w:rPr>
              <w:t>27</w:t>
            </w:r>
            <w:r w:rsidR="00787F47">
              <w:rPr>
                <w:noProof/>
                <w:webHidden/>
              </w:rPr>
              <w:fldChar w:fldCharType="end"/>
            </w:r>
          </w:hyperlink>
        </w:p>
        <w:p w14:paraId="1A0F5F80" w14:textId="30D8B4C9"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Cabealho1"/>
        <w:numPr>
          <w:ilvl w:val="0"/>
          <w:numId w:val="20"/>
        </w:numPr>
        <w:rPr>
          <w:sz w:val="44"/>
        </w:rPr>
      </w:pPr>
      <w:bookmarkStart w:id="1" w:name="_Toc488232059"/>
      <w:r>
        <w:rPr>
          <w:sz w:val="44"/>
        </w:rPr>
        <w:lastRenderedPageBreak/>
        <w:t>Introdução</w:t>
      </w:r>
      <w:bookmarkEnd w:id="1"/>
    </w:p>
    <w:p w14:paraId="3C0FC612" w14:textId="0B23F5F7" w:rsidR="003B538B" w:rsidRPr="000F611F" w:rsidRDefault="000611D8" w:rsidP="003136BA">
      <w:pPr>
        <w:pStyle w:val="Cabealho1"/>
        <w:numPr>
          <w:ilvl w:val="1"/>
          <w:numId w:val="20"/>
        </w:numPr>
        <w:rPr>
          <w:b w:val="0"/>
          <w:sz w:val="32"/>
        </w:rPr>
      </w:pPr>
      <w:bookmarkStart w:id="2" w:name="_Toc488232060"/>
      <w:r>
        <w:rPr>
          <w:b w:val="0"/>
          <w:sz w:val="32"/>
        </w:rPr>
        <w:t>Contexto</w:t>
      </w:r>
      <w:bookmarkEnd w:id="2"/>
    </w:p>
    <w:p w14:paraId="2FF8BD1C" w14:textId="77777777" w:rsidR="00B226B5" w:rsidRPr="00B226B5" w:rsidRDefault="00B226B5" w:rsidP="00B226B5">
      <w:pPr>
        <w:rPr>
          <w:lang w:val="en-US"/>
        </w:rPr>
      </w:pPr>
    </w:p>
    <w:p w14:paraId="4B562B60" w14:textId="2CE3C5FA" w:rsidR="00B226B5" w:rsidRDefault="00B226B5" w:rsidP="00700CC6">
      <w:r>
        <w:t xml:space="preserve">Este projeto </w:t>
      </w:r>
      <w:r w:rsidR="000611D8">
        <w:t>surge no contexto</w:t>
      </w:r>
      <w:r>
        <w:t xml:space="preserve">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 xml:space="preserve">Este projeto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visa desenvolver uma HMI</w:t>
      </w:r>
      <w:r w:rsidRPr="00DC6DEE">
        <w:rPr>
          <w:i/>
        </w:rPr>
        <w:t xml:space="preserve"> </w:t>
      </w:r>
      <w:r w:rsidRPr="00C86779">
        <w:t>web-based</w:t>
      </w:r>
      <w:r>
        <w:t xml:space="preserve"> para permitir fazer o controlo de funções básicas de um equipamento de fabrico aditivo, assim como monitorização e manipulação dos seus parâmetros, munindo o operador de uma ferramenta capaz de fornecer atempadamente d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PargrafodaLista"/>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PargrafodaLista"/>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PargrafodaLista"/>
        <w:numPr>
          <w:ilvl w:val="0"/>
          <w:numId w:val="18"/>
        </w:numPr>
      </w:pPr>
      <w:r>
        <w:t>Ter um plano de desenvolvimento com objetivos macros bem definidos</w:t>
      </w:r>
    </w:p>
    <w:p w14:paraId="528E9F46" w14:textId="63488425" w:rsidR="00317B0D" w:rsidRDefault="00317B0D" w:rsidP="00963A1E"/>
    <w:p w14:paraId="0F06E008" w14:textId="6E4FF2F5" w:rsidR="0080444B" w:rsidRPr="000F611F" w:rsidRDefault="0080444B" w:rsidP="003136BA">
      <w:pPr>
        <w:pStyle w:val="Cabealho1"/>
        <w:numPr>
          <w:ilvl w:val="1"/>
          <w:numId w:val="20"/>
        </w:numPr>
        <w:rPr>
          <w:b w:val="0"/>
          <w:sz w:val="32"/>
        </w:rPr>
      </w:pPr>
      <w:bookmarkStart w:id="3" w:name="_Toc488232061"/>
      <w:r>
        <w:rPr>
          <w:b w:val="0"/>
          <w:sz w:val="32"/>
        </w:rPr>
        <w:t>Objetivo</w:t>
      </w:r>
      <w:r w:rsidR="00730B59">
        <w:rPr>
          <w:b w:val="0"/>
          <w:sz w:val="32"/>
        </w:rPr>
        <w:t>s</w:t>
      </w:r>
      <w:bookmarkEnd w:id="3"/>
    </w:p>
    <w:p w14:paraId="35AB1ACB" w14:textId="0B2517AF" w:rsidR="00317B0D" w:rsidRDefault="00317B0D" w:rsidP="00963A1E"/>
    <w:p w14:paraId="714709CB" w14:textId="77777777" w:rsidR="009546B4" w:rsidRDefault="00730B59" w:rsidP="00317B0D">
      <w:r>
        <w:t xml:space="preserve">Para </w:t>
      </w:r>
      <w:r w:rsidR="009546B4">
        <w:t>este projeto</w:t>
      </w:r>
      <w:r>
        <w:t xml:space="preserve"> </w:t>
      </w:r>
      <w:r w:rsidR="009546B4">
        <w:t>foram definidos dois objetivos de alto nível:</w:t>
      </w:r>
      <w:r w:rsidR="000F0B01">
        <w:t xml:space="preserve"> o desenvolvimento de</w:t>
      </w:r>
      <w:r>
        <w:t xml:space="preserve"> uma HMI customizada ao processo de Fabrico Aditivo</w:t>
      </w:r>
      <w:r w:rsidR="009546B4">
        <w:t xml:space="preserve"> e monitorizar e controlar o equipamento e parâmetros do processo em tempo real</w:t>
      </w:r>
      <w:r>
        <w:t>.</w:t>
      </w:r>
      <w:r w:rsidR="000F0B01">
        <w:t xml:space="preserve"> </w:t>
      </w:r>
    </w:p>
    <w:p w14:paraId="2154720F" w14:textId="54E6E27C" w:rsidR="000F0B01" w:rsidRDefault="000F0B01" w:rsidP="00317B0D">
      <w:r>
        <w:t>No entanto o desenvolvimento do projeto implica a definição d</w:t>
      </w:r>
      <w:r w:rsidR="009546B4">
        <w:t>e</w:t>
      </w:r>
      <w:r>
        <w:t xml:space="preserve"> sub-objetivos</w:t>
      </w:r>
      <w:r w:rsidR="009546B4">
        <w:t>, que no fundo representam tarefas a executar</w:t>
      </w:r>
      <w:r>
        <w:t>:</w:t>
      </w:r>
    </w:p>
    <w:p w14:paraId="0F593002" w14:textId="77777777" w:rsidR="009546B4" w:rsidRDefault="009546B4" w:rsidP="009546B4">
      <w:pPr>
        <w:pStyle w:val="PargrafodaLista"/>
        <w:numPr>
          <w:ilvl w:val="0"/>
          <w:numId w:val="21"/>
        </w:numPr>
        <w:spacing w:after="0" w:line="276" w:lineRule="auto"/>
        <w:jc w:val="both"/>
      </w:pPr>
      <w:r>
        <w:t>Módulo de controlo básico do equipamento: ligar, desligar, pausar equipamento, parar equipamento, monitorizar posição dos eixos e estado geral do equipamento</w:t>
      </w:r>
    </w:p>
    <w:p w14:paraId="0F622CC4" w14:textId="795E51AC" w:rsidR="009546B4" w:rsidRDefault="009546B4" w:rsidP="000F0B01">
      <w:pPr>
        <w:pStyle w:val="PargrafodaLista"/>
        <w:numPr>
          <w:ilvl w:val="0"/>
          <w:numId w:val="21"/>
        </w:numPr>
        <w:spacing w:after="0" w:line="276" w:lineRule="auto"/>
        <w:jc w:val="both"/>
      </w:pPr>
      <w:r>
        <w:t xml:space="preserve">Fornecer os modos de operação do equipamento: manual e automático </w:t>
      </w:r>
    </w:p>
    <w:p w14:paraId="32703DE1" w14:textId="2210106A" w:rsidR="009546B4" w:rsidRDefault="009546B4" w:rsidP="000F0B01">
      <w:pPr>
        <w:pStyle w:val="PargrafodaLista"/>
        <w:numPr>
          <w:ilvl w:val="0"/>
          <w:numId w:val="21"/>
        </w:numPr>
        <w:spacing w:after="0" w:line="276" w:lineRule="auto"/>
        <w:jc w:val="both"/>
      </w:pPr>
      <w:r>
        <w:t>Monitorizar parâmetros do processo em tempo real (Velocidade de extrusão, etc)</w:t>
      </w:r>
    </w:p>
    <w:p w14:paraId="5D5264EF" w14:textId="4D0DB7AF" w:rsidR="009546B4" w:rsidRDefault="00960481" w:rsidP="000F0B01">
      <w:pPr>
        <w:pStyle w:val="PargrafodaLista"/>
        <w:numPr>
          <w:ilvl w:val="0"/>
          <w:numId w:val="21"/>
        </w:numPr>
        <w:spacing w:after="0" w:line="276" w:lineRule="auto"/>
        <w:jc w:val="both"/>
      </w:pPr>
      <w:r>
        <w:t>Importar remotamente e executar Gcode</w:t>
      </w:r>
    </w:p>
    <w:p w14:paraId="224CA3FF" w14:textId="3E780C21" w:rsidR="00960481" w:rsidRDefault="00960481" w:rsidP="000F0B01">
      <w:pPr>
        <w:pStyle w:val="PargrafodaLista"/>
        <w:numPr>
          <w:ilvl w:val="0"/>
          <w:numId w:val="21"/>
        </w:numPr>
        <w:spacing w:after="0" w:line="276" w:lineRule="auto"/>
        <w:jc w:val="both"/>
      </w:pPr>
      <w:r>
        <w:t>Visualizar Gcode a ser executado em tempo real</w:t>
      </w:r>
    </w:p>
    <w:p w14:paraId="1ACA6F99" w14:textId="2D9386D7" w:rsidR="00960481" w:rsidRDefault="00960481" w:rsidP="000F0B01">
      <w:pPr>
        <w:pStyle w:val="PargrafodaLista"/>
        <w:numPr>
          <w:ilvl w:val="0"/>
          <w:numId w:val="21"/>
        </w:numPr>
        <w:spacing w:after="0" w:line="276" w:lineRule="auto"/>
        <w:jc w:val="both"/>
      </w:pPr>
      <w:r>
        <w:t>Visualizar a peça em 2D e 3D através do Gcode</w:t>
      </w:r>
    </w:p>
    <w:p w14:paraId="64A9E676" w14:textId="77777777" w:rsidR="000F0B01" w:rsidRDefault="000F0B01" w:rsidP="00D3647D">
      <w:pPr>
        <w:spacing w:after="0" w:line="276" w:lineRule="auto"/>
        <w:jc w:val="both"/>
      </w:pPr>
    </w:p>
    <w:p w14:paraId="23BFE6B8" w14:textId="33742ABD" w:rsidR="000F611F" w:rsidRDefault="000F611F" w:rsidP="003136BA">
      <w:pPr>
        <w:pStyle w:val="Cabealho1"/>
        <w:numPr>
          <w:ilvl w:val="0"/>
          <w:numId w:val="20"/>
        </w:numPr>
        <w:rPr>
          <w:sz w:val="44"/>
        </w:rPr>
      </w:pPr>
      <w:bookmarkStart w:id="4" w:name="_Toc488232062"/>
      <w:r>
        <w:rPr>
          <w:sz w:val="44"/>
        </w:rPr>
        <w:lastRenderedPageBreak/>
        <w:t>Enquadramento</w:t>
      </w:r>
      <w:bookmarkEnd w:id="4"/>
    </w:p>
    <w:p w14:paraId="3C1156BE" w14:textId="2803C796" w:rsidR="00277F34" w:rsidRPr="000F611F" w:rsidRDefault="0067159D" w:rsidP="003136BA">
      <w:pPr>
        <w:pStyle w:val="Cabealho1"/>
        <w:numPr>
          <w:ilvl w:val="1"/>
          <w:numId w:val="20"/>
        </w:numPr>
        <w:rPr>
          <w:b w:val="0"/>
          <w:sz w:val="32"/>
        </w:rPr>
      </w:pPr>
      <w:bookmarkStart w:id="5" w:name="_Toc488232063"/>
      <w:r>
        <w:rPr>
          <w:b w:val="0"/>
          <w:sz w:val="32"/>
        </w:rPr>
        <w:t>Automação</w:t>
      </w:r>
      <w:bookmarkEnd w:id="5"/>
    </w:p>
    <w:p w14:paraId="31E24ADB" w14:textId="77777777" w:rsidR="001E3C3F" w:rsidRDefault="001E3C3F" w:rsidP="000F611F">
      <w:pPr>
        <w:pStyle w:val="PargrafodaLista"/>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PLCs,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HMIs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Cabealho1"/>
        <w:numPr>
          <w:ilvl w:val="1"/>
          <w:numId w:val="20"/>
        </w:numPr>
        <w:rPr>
          <w:b w:val="0"/>
          <w:sz w:val="32"/>
          <w:lang w:val="pt-PT"/>
        </w:rPr>
      </w:pPr>
      <w:bookmarkStart w:id="6" w:name="_Toc488232064"/>
      <w:r>
        <w:rPr>
          <w:b w:val="0"/>
          <w:sz w:val="32"/>
          <w:lang w:val="pt-PT"/>
        </w:rPr>
        <w:t>Human-Machine Interfaces</w:t>
      </w:r>
      <w:bookmarkEnd w:id="6"/>
    </w:p>
    <w:p w14:paraId="70D0B5B2" w14:textId="0B514CD5" w:rsidR="003261F2" w:rsidRDefault="003261F2" w:rsidP="003261F2"/>
    <w:p w14:paraId="74D8BBE3" w14:textId="3CA1034E" w:rsidR="003261F2" w:rsidRDefault="003261F2" w:rsidP="003261F2">
      <w:r>
        <w:t>São o ponto de contacto entre um operador e uma máquina. São fundamentais e quanto mais capazes forem de fornecer a informação certa no momento certo e de providenciar as melhores ferramentas para o operador atuar, melhor este pode atuar. Com os avanços tecnológicos dos últimos anos, este ponto de contacto que é a HMI pode tornar-se numa interface inteligente que assiste e guia o operador nas suas decisões e nas suas ações.</w:t>
      </w:r>
    </w:p>
    <w:p w14:paraId="1A30ED8E" w14:textId="77777777" w:rsidR="003261F2" w:rsidRDefault="003261F2" w:rsidP="003261F2">
      <w:r>
        <w:t>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0C458D40" w:rsidR="003261F2" w:rsidRDefault="003261F2" w:rsidP="003261F2">
      <w:pPr>
        <w:pStyle w:val="Legenda"/>
        <w:jc w:val="center"/>
      </w:pPr>
      <w:r>
        <w:t xml:space="preserve">Figura </w:t>
      </w:r>
      <w:r w:rsidR="00CD4C56">
        <w:fldChar w:fldCharType="begin"/>
      </w:r>
      <w:r w:rsidR="00CD4C56">
        <w:instrText xml:space="preserve"> SEQ Figura \* </w:instrText>
      </w:r>
      <w:r w:rsidR="00CD4C56">
        <w:instrText xml:space="preserve">ARABIC </w:instrText>
      </w:r>
      <w:r w:rsidR="00CD4C56">
        <w:fldChar w:fldCharType="separate"/>
      </w:r>
      <w:r w:rsidR="00CD12A6">
        <w:rPr>
          <w:noProof/>
        </w:rPr>
        <w:t>1</w:t>
      </w:r>
      <w:r w:rsidR="00CD4C56">
        <w:rPr>
          <w:noProof/>
        </w:rPr>
        <w:fldChar w:fldCharType="end"/>
      </w:r>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PargrafodaLista"/>
        <w:numPr>
          <w:ilvl w:val="0"/>
          <w:numId w:val="25"/>
        </w:numPr>
      </w:pPr>
      <w:r>
        <w:t>Quantas serão e quais as funções controladas pela interface?</w:t>
      </w:r>
    </w:p>
    <w:p w14:paraId="2A371837" w14:textId="77777777" w:rsidR="007E1615" w:rsidRDefault="007E1615" w:rsidP="007E1615">
      <w:pPr>
        <w:pStyle w:val="PargrafodaLista"/>
        <w:numPr>
          <w:ilvl w:val="0"/>
          <w:numId w:val="25"/>
        </w:numPr>
      </w:pPr>
      <w:r>
        <w:t>Como será controlada cada função? Existem diversas possibilidades como botões, switches, etc.</w:t>
      </w:r>
    </w:p>
    <w:p w14:paraId="1EA8C1BC" w14:textId="77777777" w:rsidR="007E1615" w:rsidRDefault="007E1615" w:rsidP="007E1615">
      <w:pPr>
        <w:pStyle w:val="PargrafodaLista"/>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PargrafodaLista"/>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0B7B9E4B"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56E64855" w14:textId="190C6496" w:rsidR="000F611F" w:rsidRPr="004752B4" w:rsidRDefault="008057F3" w:rsidP="003261F2">
      <w:pPr>
        <w:pStyle w:val="Cabealho1"/>
        <w:numPr>
          <w:ilvl w:val="1"/>
          <w:numId w:val="20"/>
        </w:numPr>
        <w:rPr>
          <w:b w:val="0"/>
          <w:sz w:val="32"/>
          <w:lang w:val="pt-PT"/>
        </w:rPr>
      </w:pPr>
      <w:bookmarkStart w:id="7" w:name="_Toc488232065"/>
      <w:r>
        <w:rPr>
          <w:b w:val="0"/>
          <w:sz w:val="32"/>
          <w:lang w:val="pt-PT"/>
        </w:rPr>
        <w:lastRenderedPageBreak/>
        <w:t>Software para Automação</w:t>
      </w:r>
      <w:bookmarkEnd w:id="7"/>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t>O software para automação industrial permite que utilizadores implementem sistemas de controlo e aquisição de dados através de HMIs, sistemas SCADA e servidores OPC. Para tal, na prática, devem estabelecer linhas de comunicação eficientes com componentes de hardware como os PLCs, PACs, Servo Motores ou Módulos de Input e Output.</w:t>
      </w:r>
    </w:p>
    <w:p w14:paraId="55153D47" w14:textId="40FCCE6C"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r w:rsidR="002A410D">
        <w:t>Twincat que é o software do fabricante Beckhoff, o SIMATIC STEP 7 do fabricante Siemens, ou o PL7 do fabricante Schneider Eletric.</w:t>
      </w:r>
    </w:p>
    <w:p w14:paraId="3D87E093" w14:textId="63995C15" w:rsidR="00C25AFD" w:rsidRDefault="00C25AFD" w:rsidP="008057F3"/>
    <w:p w14:paraId="0D6E8566" w14:textId="77777777" w:rsidR="00C25AFD" w:rsidRDefault="00C25AFD" w:rsidP="008057F3"/>
    <w:p w14:paraId="60798104"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8" w:name="_Toc474524625"/>
      <w:bookmarkStart w:id="9" w:name="_Toc474524903"/>
      <w:bookmarkStart w:id="10" w:name="_Toc474525128"/>
      <w:bookmarkStart w:id="11" w:name="_Toc475708173"/>
      <w:bookmarkStart w:id="12" w:name="_Toc475708306"/>
      <w:bookmarkStart w:id="13" w:name="_Toc475710665"/>
      <w:bookmarkStart w:id="14" w:name="_Toc475739752"/>
      <w:bookmarkStart w:id="15" w:name="_Toc487816078"/>
      <w:bookmarkStart w:id="16" w:name="_Toc487816963"/>
      <w:bookmarkStart w:id="17" w:name="_Toc488069209"/>
      <w:bookmarkStart w:id="18" w:name="_Toc488069334"/>
      <w:bookmarkStart w:id="19" w:name="_Toc488232066"/>
      <w:bookmarkEnd w:id="8"/>
      <w:bookmarkEnd w:id="9"/>
      <w:bookmarkEnd w:id="10"/>
      <w:bookmarkEnd w:id="11"/>
      <w:bookmarkEnd w:id="12"/>
      <w:bookmarkEnd w:id="13"/>
      <w:bookmarkEnd w:id="14"/>
      <w:bookmarkEnd w:id="15"/>
      <w:bookmarkEnd w:id="16"/>
      <w:bookmarkEnd w:id="17"/>
      <w:bookmarkEnd w:id="18"/>
      <w:bookmarkEnd w:id="19"/>
    </w:p>
    <w:p w14:paraId="235F2003"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20" w:name="_Toc474524626"/>
      <w:bookmarkStart w:id="21" w:name="_Toc474524904"/>
      <w:bookmarkStart w:id="22" w:name="_Toc474525129"/>
      <w:bookmarkStart w:id="23" w:name="_Toc475708174"/>
      <w:bookmarkStart w:id="24" w:name="_Toc475708307"/>
      <w:bookmarkStart w:id="25" w:name="_Toc475710666"/>
      <w:bookmarkStart w:id="26" w:name="_Toc475739753"/>
      <w:bookmarkStart w:id="27" w:name="_Toc487816079"/>
      <w:bookmarkStart w:id="28" w:name="_Toc487816964"/>
      <w:bookmarkStart w:id="29" w:name="_Toc488069210"/>
      <w:bookmarkStart w:id="30" w:name="_Toc488069335"/>
      <w:bookmarkStart w:id="31" w:name="_Toc488232067"/>
      <w:bookmarkEnd w:id="20"/>
      <w:bookmarkEnd w:id="21"/>
      <w:bookmarkEnd w:id="22"/>
      <w:bookmarkEnd w:id="23"/>
      <w:bookmarkEnd w:id="24"/>
      <w:bookmarkEnd w:id="25"/>
      <w:bookmarkEnd w:id="26"/>
      <w:bookmarkEnd w:id="27"/>
      <w:bookmarkEnd w:id="28"/>
      <w:bookmarkEnd w:id="29"/>
      <w:bookmarkEnd w:id="30"/>
      <w:bookmarkEnd w:id="31"/>
    </w:p>
    <w:p w14:paraId="6588F23D" w14:textId="6AB4CEA5" w:rsidR="00861302" w:rsidRPr="001E3C3F" w:rsidRDefault="00861302" w:rsidP="003136BA">
      <w:pPr>
        <w:pStyle w:val="PargrafodaLista"/>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32" w:name="_Toc468455170"/>
      <w:bookmarkStart w:id="33" w:name="_Toc468455204"/>
      <w:bookmarkStart w:id="34" w:name="_Toc474514476"/>
      <w:bookmarkStart w:id="35" w:name="_Toc474514501"/>
      <w:bookmarkStart w:id="36" w:name="_Toc474524326"/>
      <w:bookmarkStart w:id="37" w:name="_Toc474524628"/>
      <w:bookmarkStart w:id="38" w:name="_Toc474524906"/>
      <w:bookmarkStart w:id="39" w:name="_Toc474525131"/>
      <w:bookmarkStart w:id="40" w:name="_Toc475708175"/>
      <w:bookmarkStart w:id="41" w:name="_Toc475708308"/>
      <w:bookmarkStart w:id="42" w:name="_Toc475710667"/>
      <w:bookmarkStart w:id="43" w:name="_Toc475739754"/>
      <w:bookmarkStart w:id="44" w:name="_Toc487816080"/>
      <w:bookmarkStart w:id="45" w:name="_Toc487816965"/>
      <w:bookmarkStart w:id="46" w:name="_Toc488069211"/>
      <w:bookmarkStart w:id="47" w:name="_Toc488069336"/>
      <w:bookmarkStart w:id="48" w:name="_Toc488232068"/>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51C1F57C" w14:textId="77777777" w:rsidR="00861302" w:rsidRPr="00861302" w:rsidRDefault="00861302" w:rsidP="003136BA">
      <w:pPr>
        <w:pStyle w:val="PargrafodaLista"/>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49" w:name="_Toc468455171"/>
      <w:bookmarkStart w:id="50" w:name="_Toc468455205"/>
      <w:bookmarkStart w:id="51" w:name="_Toc474514477"/>
      <w:bookmarkStart w:id="52" w:name="_Toc474514502"/>
      <w:bookmarkStart w:id="53" w:name="_Toc474524327"/>
      <w:bookmarkStart w:id="54" w:name="_Toc474524629"/>
      <w:bookmarkStart w:id="55" w:name="_Toc474524907"/>
      <w:bookmarkStart w:id="56" w:name="_Toc474525132"/>
      <w:bookmarkStart w:id="57" w:name="_Toc475708176"/>
      <w:bookmarkStart w:id="58" w:name="_Toc475708309"/>
      <w:bookmarkStart w:id="59" w:name="_Toc475710668"/>
      <w:bookmarkStart w:id="60" w:name="_Toc475739755"/>
      <w:bookmarkStart w:id="61" w:name="_Toc487816081"/>
      <w:bookmarkStart w:id="62" w:name="_Toc487816966"/>
      <w:bookmarkStart w:id="63" w:name="_Toc488069212"/>
      <w:bookmarkStart w:id="64" w:name="_Toc488069337"/>
      <w:bookmarkStart w:id="65" w:name="_Toc488232069"/>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0AB6707A" w14:textId="575334D6" w:rsidR="009261F1" w:rsidRPr="004752B4" w:rsidRDefault="00A07B8B" w:rsidP="003261F2">
      <w:pPr>
        <w:pStyle w:val="Cabealho1"/>
        <w:numPr>
          <w:ilvl w:val="1"/>
          <w:numId w:val="20"/>
        </w:numPr>
        <w:rPr>
          <w:b w:val="0"/>
          <w:sz w:val="32"/>
          <w:lang w:val="pt-PT"/>
        </w:rPr>
      </w:pPr>
      <w:bookmarkStart w:id="66" w:name="_Toc488232070"/>
      <w:r>
        <w:rPr>
          <w:b w:val="0"/>
          <w:sz w:val="32"/>
          <w:lang w:val="pt-PT"/>
        </w:rPr>
        <w:t>Fabrico Aditivo</w:t>
      </w:r>
      <w:bookmarkEnd w:id="66"/>
    </w:p>
    <w:p w14:paraId="23FAF429" w14:textId="77777777" w:rsidR="009261F1" w:rsidRDefault="009261F1" w:rsidP="00656D33">
      <w:pPr>
        <w:pStyle w:val="PargrafodaLista"/>
        <w:keepNext/>
        <w:keepLines/>
        <w:spacing w:before="40" w:after="0"/>
        <w:ind w:left="360"/>
        <w:outlineLvl w:val="1"/>
      </w:pPr>
    </w:p>
    <w:p w14:paraId="62697BB5" w14:textId="3B6A9D20" w:rsidR="009261F1" w:rsidRDefault="00A07B8B" w:rsidP="00A07B8B">
      <w:bookmarkStart w:id="67" w:name="_Toc475708179"/>
      <w:bookmarkStart w:id="68" w:name="_Toc475708312"/>
      <w:bookmarkStart w:id="69" w:name="_Toc475710671"/>
      <w:bookmarkStart w:id="70"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bookmarkEnd w:id="67"/>
      <w:bookmarkEnd w:id="68"/>
      <w:bookmarkEnd w:id="69"/>
      <w:bookmarkEnd w:id="70"/>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10ABFBEA" w14:textId="77777777" w:rsidR="00C25AFD" w:rsidRDefault="00C25AFD">
      <w:pPr>
        <w:rPr>
          <w:rFonts w:asciiTheme="majorHAnsi" w:eastAsiaTheme="majorEastAsia" w:hAnsiTheme="majorHAnsi" w:cstheme="majorBidi"/>
          <w:color w:val="2E74B5" w:themeColor="accent1" w:themeShade="BF"/>
          <w:sz w:val="32"/>
          <w:szCs w:val="32"/>
        </w:rPr>
      </w:pPr>
      <w:r>
        <w:rPr>
          <w:b/>
          <w:sz w:val="32"/>
        </w:rPr>
        <w:br w:type="page"/>
      </w:r>
    </w:p>
    <w:p w14:paraId="3F602240" w14:textId="65308004" w:rsidR="005616AF" w:rsidRDefault="005616AF" w:rsidP="003261F2">
      <w:pPr>
        <w:pStyle w:val="Cabealho1"/>
        <w:numPr>
          <w:ilvl w:val="1"/>
          <w:numId w:val="20"/>
        </w:numPr>
        <w:rPr>
          <w:b w:val="0"/>
          <w:sz w:val="32"/>
          <w:lang w:val="pt-PT"/>
        </w:rPr>
      </w:pPr>
      <w:bookmarkStart w:id="71" w:name="_Toc488232071"/>
      <w:r>
        <w:rPr>
          <w:b w:val="0"/>
          <w:sz w:val="32"/>
          <w:lang w:val="pt-PT"/>
        </w:rPr>
        <w:lastRenderedPageBreak/>
        <w:t>Web para Automação</w:t>
      </w:r>
      <w:bookmarkEnd w:id="71"/>
    </w:p>
    <w:p w14:paraId="1779EE30" w14:textId="2A95FF93" w:rsidR="005616AF" w:rsidRDefault="005616AF" w:rsidP="005616AF"/>
    <w:p w14:paraId="162158ED" w14:textId="77777777" w:rsidR="005616AF" w:rsidRDefault="005616AF" w:rsidP="005616AF">
      <w:r>
        <w:t>Atualmente a web é um universo em crescimento de páginas e aplicações interligadas. Há armazenamento e partilha de vídeos 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1E616D96" w:rsidR="0071052D" w:rsidRDefault="000F1119" w:rsidP="005616AF">
      <w:r>
        <w:t>O desenvolvimento de software orientado para a web cresceu sustentado em três tecnologias principais: HTML (HyperText Markup Language)</w:t>
      </w:r>
      <w:r w:rsidRPr="000F1119">
        <w:t xml:space="preserve"> </w:t>
      </w:r>
      <w:r>
        <w:t xml:space="preserve">que é uma linguagem baseada em etiquetas (tags) com as quais se define e estrutura as páginas </w:t>
      </w:r>
      <w:r w:rsidRPr="00C17573">
        <w:t>web</w:t>
      </w:r>
      <w:r>
        <w:t xml:space="preserve">, CSS que são folhas de estilo que descrevem como os elementos HTML serão disponibilizados no ecrã, do ponto de vista estético e organizacional, e o Javascript que é uma linguagem de scripting que nasceu no </w:t>
      </w:r>
      <w:r w:rsidRPr="00035428">
        <w:t>client-side</w:t>
      </w:r>
      <w:r>
        <w:t xml:space="preserve"> da web, ou seja o código fonte era apenas processado no browser e não num servidor web, no entanto esta tecnologia evolui tanto que hoje em dia já existem servidores web baseados em Javascript (NodeJS).</w:t>
      </w:r>
      <w:r w:rsidR="00DE5E36">
        <w:t xml:space="preserve"> Estas 3 tecnologias formam o conjunto de tecnologias base para o crescimento da web ao nível do lado cliente.</w:t>
      </w:r>
    </w:p>
    <w:p w14:paraId="1AB5CBB1" w14:textId="77777777" w:rsidR="00C25AFD" w:rsidRDefault="00C25AFD" w:rsidP="005616AF"/>
    <w:p w14:paraId="39310BD0" w14:textId="77777777" w:rsidR="0071052D" w:rsidRDefault="0071052D" w:rsidP="0071052D">
      <w:pPr>
        <w:keepNext/>
        <w:jc w:val="center"/>
      </w:pPr>
      <w:r>
        <w:rPr>
          <w:noProof/>
          <w:lang w:eastAsia="pt-PT"/>
        </w:rPr>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1D416406" w:rsidR="0071052D" w:rsidRPr="005616AF" w:rsidRDefault="0071052D" w:rsidP="0071052D">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2</w:t>
      </w:r>
      <w:r w:rsidR="00CD4C56">
        <w:rPr>
          <w:noProof/>
        </w:rPr>
        <w:fldChar w:fldCharType="end"/>
      </w:r>
      <w:r>
        <w:t xml:space="preserve"> - Lado Cliente da Web</w:t>
      </w:r>
    </w:p>
    <w:p w14:paraId="309B4A45" w14:textId="77777777" w:rsidR="00C25AFD" w:rsidRDefault="00C25AFD">
      <w:r>
        <w:br w:type="page"/>
      </w:r>
    </w:p>
    <w:p w14:paraId="62448686" w14:textId="3B709CA5" w:rsidR="00DE5E36" w:rsidRDefault="00DE5E36" w:rsidP="00DE5E36">
      <w:r>
        <w:lastRenderedPageBreak/>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6A362B66" w14:textId="77777777" w:rsidR="00C25AFD" w:rsidRDefault="00C25AFD" w:rsidP="00DE5E36"/>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PargrafodaLista"/>
        <w:numPr>
          <w:ilvl w:val="0"/>
          <w:numId w:val="23"/>
        </w:numPr>
        <w:spacing w:after="0" w:line="276" w:lineRule="auto"/>
        <w:jc w:val="both"/>
      </w:pPr>
      <w:r>
        <w:t>Cliente – São os browsers e um conjunto de tecnologias renderizadas e executadas pelos mesmos (HTML, CSS e Javascript)</w:t>
      </w:r>
    </w:p>
    <w:p w14:paraId="71B8EAF3" w14:textId="7FFD4729" w:rsidR="00ED4DF8" w:rsidRDefault="00ED4DF8" w:rsidP="00ED4DF8">
      <w:pPr>
        <w:pStyle w:val="PargrafodaLista"/>
        <w:numPr>
          <w:ilvl w:val="0"/>
          <w:numId w:val="23"/>
        </w:numPr>
        <w:spacing w:after="0" w:line="276" w:lineRule="auto"/>
        <w:jc w:val="both"/>
      </w:pPr>
      <w:r>
        <w:t>Servidor – Servidores web e linguagens de programação com possibilidade de comunicação com Bases de Dados</w:t>
      </w:r>
    </w:p>
    <w:p w14:paraId="329FE695" w14:textId="77777777" w:rsidR="00C25AFD" w:rsidRDefault="00C25AFD" w:rsidP="00C25AFD">
      <w:pPr>
        <w:pStyle w:val="PargrafodaLista"/>
        <w:spacing w:after="0" w:line="276" w:lineRule="auto"/>
        <w:jc w:val="both"/>
      </w:pP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1690BC9A" w:rsidR="00ED4DF8" w:rsidRDefault="00ED4DF8" w:rsidP="00ED4DF8">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3</w:t>
      </w:r>
      <w:r w:rsidR="00CD4C56">
        <w:rPr>
          <w:noProof/>
        </w:rPr>
        <w:fldChar w:fldCharType="end"/>
      </w:r>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09DD5955" w14:textId="77777777" w:rsidR="000B4875" w:rsidRPr="009546B4" w:rsidRDefault="000B4875">
      <w:pPr>
        <w:rPr>
          <w:rFonts w:asciiTheme="majorHAnsi" w:eastAsiaTheme="majorEastAsia" w:hAnsiTheme="majorHAnsi" w:cstheme="majorBidi"/>
          <w:b/>
          <w:color w:val="2E74B5" w:themeColor="accent1" w:themeShade="BF"/>
          <w:sz w:val="44"/>
          <w:szCs w:val="32"/>
        </w:rPr>
      </w:pPr>
      <w:r>
        <w:rPr>
          <w:sz w:val="44"/>
        </w:rPr>
        <w:br w:type="page"/>
      </w:r>
    </w:p>
    <w:p w14:paraId="4AAD384D" w14:textId="69C8C1D2" w:rsidR="00960481" w:rsidRDefault="00960481" w:rsidP="00960481">
      <w:pPr>
        <w:pStyle w:val="Cabealho1"/>
        <w:numPr>
          <w:ilvl w:val="0"/>
          <w:numId w:val="20"/>
        </w:numPr>
        <w:rPr>
          <w:sz w:val="44"/>
        </w:rPr>
      </w:pPr>
      <w:bookmarkStart w:id="72" w:name="_Toc488232072"/>
      <w:r>
        <w:rPr>
          <w:sz w:val="44"/>
        </w:rPr>
        <w:lastRenderedPageBreak/>
        <w:t>Trabalho Relacionado</w:t>
      </w:r>
      <w:bookmarkEnd w:id="72"/>
    </w:p>
    <w:p w14:paraId="55C08335" w14:textId="536CF3B9" w:rsidR="00960481" w:rsidRDefault="00960481" w:rsidP="00960481">
      <w:pPr>
        <w:rPr>
          <w:lang w:val="en-US"/>
        </w:rPr>
      </w:pPr>
    </w:p>
    <w:p w14:paraId="24758352" w14:textId="77777777" w:rsidR="001925EE" w:rsidRDefault="001925EE" w:rsidP="001925EE">
      <w:r>
        <w:t xml:space="preserve">Um caso de estudo onde foi utilizado um PLC como um servidor web permitiu monitorizar remotamente um processo físico </w:t>
      </w:r>
      <w:r>
        <w:fldChar w:fldCharType="begin" w:fldLock="1"/>
      </w:r>
      <w:r>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4B3B9E61" w14:textId="77777777" w:rsidR="001925EE" w:rsidRDefault="001925EE" w:rsidP="001925EE">
      <w:r>
        <w:t>Tirando partido das capacidades das tecnologias web, a monitorização pode ser feita de forma remota, em qualquer ponto do planeta desde que com acesso á internet. Neste caso, 2 processos físicos foram utilizados como objetivo para a monitorização remota: enrolamento de bobinas de aço e a gaseificação do carvão e em ambos foram monitorizados valores relativos á temperatura.</w:t>
      </w:r>
    </w:p>
    <w:p w14:paraId="15CEEA9C" w14:textId="13E048B4" w:rsidR="00960481" w:rsidRDefault="001925EE" w:rsidP="001925EE">
      <w:r>
        <w:t>De uma forma resumida o sistema consistia em sensores de temperatura junto do processo físico (a uma distância de segurança e onde fossem garantidas todas as condições necessárias) e ligados ao PLC através de fio elétrico.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40854626" w14:textId="77777777" w:rsidR="001925EE" w:rsidRDefault="001925EE" w:rsidP="009371CF">
      <w:pPr>
        <w:keepNext/>
        <w:jc w:val="center"/>
      </w:pPr>
      <w:r>
        <w:rPr>
          <w:noProof/>
          <w:lang w:eastAsia="pt-PT"/>
        </w:rPr>
        <w:drawing>
          <wp:inline distT="0" distB="0" distL="0" distR="0" wp14:anchorId="7224F73C" wp14:editId="0F2DB7F4">
            <wp:extent cx="4846320" cy="29225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12">
                      <a:extLst>
                        <a:ext uri="{28A0092B-C50C-407E-A947-70E740481C1C}">
                          <a14:useLocalDpi xmlns:a14="http://schemas.microsoft.com/office/drawing/2010/main" val="0"/>
                        </a:ext>
                      </a:extLst>
                    </a:blip>
                    <a:stretch>
                      <a:fillRect/>
                    </a:stretch>
                  </pic:blipFill>
                  <pic:spPr>
                    <a:xfrm>
                      <a:off x="0" y="0"/>
                      <a:ext cx="4852990" cy="2926578"/>
                    </a:xfrm>
                    <a:prstGeom prst="rect">
                      <a:avLst/>
                    </a:prstGeom>
                  </pic:spPr>
                </pic:pic>
              </a:graphicData>
            </a:graphic>
          </wp:inline>
        </w:drawing>
      </w:r>
    </w:p>
    <w:p w14:paraId="1E51CFA0" w14:textId="3F93C8F3" w:rsidR="001925EE" w:rsidRDefault="001925EE" w:rsidP="009371CF">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4</w:t>
      </w:r>
      <w:r w:rsidR="00CD4C56">
        <w:rPr>
          <w:noProof/>
        </w:rPr>
        <w:fldChar w:fldCharType="end"/>
      </w:r>
      <w:r>
        <w:t xml:space="preserve"> -</w:t>
      </w:r>
      <w:r w:rsidRPr="000000DC">
        <w:t xml:space="preserve"> Arquitetura para monitorização remota dos processos. Fonte: (Kacur et al., 2013)</w:t>
      </w:r>
    </w:p>
    <w:p w14:paraId="62424F2E" w14:textId="0E77E764" w:rsidR="001925EE" w:rsidRDefault="001925EE" w:rsidP="001925EE"/>
    <w:p w14:paraId="7E7EB072" w14:textId="77777777" w:rsidR="001925EE" w:rsidRDefault="001925EE" w:rsidP="001925EE">
      <w:r>
        <w:t>Na primeira abordagem, uma página web foi desenvolvida com as tecnologias HTML, ASP e Javascript. Esta era atualizada dinamicamente e para aceder á mesma de forma remota bastava um browser onde se colocava o endereço da página e conexão á internet.</w:t>
      </w:r>
    </w:p>
    <w:p w14:paraId="5D44144D" w14:textId="77777777" w:rsidR="001925EE" w:rsidRDefault="001925EE" w:rsidP="001925EE">
      <w:r>
        <w:t>Na segunda abordagem foi desenvolvida uma aplicação desktop em Java que permitia monitorizar diretamente as variáveis do processo. Aqui não era necessário o browser mas era necessário ter o Java instalado.</w:t>
      </w:r>
    </w:p>
    <w:p w14:paraId="17CBB6CD" w14:textId="77777777" w:rsidR="001925EE" w:rsidRDefault="001925EE" w:rsidP="001925EE">
      <w:r>
        <w:t>Como servidor web foi utilizado o que vem integrado no PLC do fabricante B&amp;R e com a plataforma Automation Runtime SG4.</w:t>
      </w:r>
    </w:p>
    <w:p w14:paraId="7D308E5E" w14:textId="77777777" w:rsidR="001925EE" w:rsidRDefault="001925EE" w:rsidP="001925EE">
      <w:r>
        <w:lastRenderedPageBreak/>
        <w:t>Desta forma foi possível monitorizar remotamente, coletar dados, processar dados coletados remotamente, configurar parâmetros do processo, etc.</w:t>
      </w:r>
    </w:p>
    <w:p w14:paraId="4AD29952" w14:textId="77777777" w:rsidR="001925EE" w:rsidRDefault="001925EE" w:rsidP="001925EE">
      <w:r>
        <w:t>O resultado da implementação da página web para monitorização do processo de enrolamento de bobinas de aço foi o da figura seguinte.</w:t>
      </w:r>
    </w:p>
    <w:p w14:paraId="68CE1C9F" w14:textId="77777777" w:rsidR="001925EE" w:rsidRDefault="001925EE" w:rsidP="009371CF">
      <w:pPr>
        <w:keepNext/>
        <w:jc w:val="center"/>
      </w:pPr>
      <w:r>
        <w:rPr>
          <w:noProof/>
          <w:lang w:eastAsia="pt-PT"/>
        </w:rPr>
        <w:drawing>
          <wp:inline distT="0" distB="0" distL="0" distR="0" wp14:anchorId="25334174" wp14:editId="3A62D8AE">
            <wp:extent cx="4792980" cy="3955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13">
                      <a:extLst>
                        <a:ext uri="{28A0092B-C50C-407E-A947-70E740481C1C}">
                          <a14:useLocalDpi xmlns:a14="http://schemas.microsoft.com/office/drawing/2010/main" val="0"/>
                        </a:ext>
                      </a:extLst>
                    </a:blip>
                    <a:stretch>
                      <a:fillRect/>
                    </a:stretch>
                  </pic:blipFill>
                  <pic:spPr>
                    <a:xfrm>
                      <a:off x="0" y="0"/>
                      <a:ext cx="4798659" cy="3960306"/>
                    </a:xfrm>
                    <a:prstGeom prst="rect">
                      <a:avLst/>
                    </a:prstGeom>
                  </pic:spPr>
                </pic:pic>
              </a:graphicData>
            </a:graphic>
          </wp:inline>
        </w:drawing>
      </w:r>
    </w:p>
    <w:p w14:paraId="28F495AC" w14:textId="0B16145B" w:rsidR="001925EE" w:rsidRDefault="001925EE" w:rsidP="001925EE">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5</w:t>
      </w:r>
      <w:r w:rsidR="00CD4C56">
        <w:rPr>
          <w:noProof/>
        </w:rPr>
        <w:fldChar w:fldCharType="end"/>
      </w:r>
      <w:r>
        <w:t xml:space="preserve"> - </w:t>
      </w:r>
      <w:r w:rsidRPr="00764ED7">
        <w:t>Página web dinâmica para monitorização. Fonte: (Kacur et al., 2013)</w:t>
      </w:r>
    </w:p>
    <w:p w14:paraId="0842B8B4" w14:textId="0F532F83" w:rsidR="001925EE" w:rsidRDefault="001925EE" w:rsidP="001925EE"/>
    <w:p w14:paraId="07DE1DD5" w14:textId="77777777" w:rsidR="001925EE" w:rsidRDefault="001925EE" w:rsidP="001925EE">
      <w:r>
        <w:t>Esta abordagem permite acesso remoto via qualquer dispositivo que tivesse browser instalado, desde portáteis a tablets ou smartphones.</w:t>
      </w:r>
    </w:p>
    <w:p w14:paraId="6F2B2155" w14:textId="77777777" w:rsidR="001925EE" w:rsidRDefault="001925EE" w:rsidP="001925EE">
      <w:r>
        <w:t>Para monitorização da temperatura do processo de gaseificação o resultado foi o da figura seguinte.</w:t>
      </w:r>
    </w:p>
    <w:p w14:paraId="146DEC6D" w14:textId="77777777" w:rsidR="001925EE" w:rsidRDefault="001925EE" w:rsidP="001925EE">
      <w:pPr>
        <w:keepNext/>
        <w:jc w:val="center"/>
      </w:pPr>
      <w:r>
        <w:rPr>
          <w:noProof/>
          <w:lang w:eastAsia="pt-PT"/>
        </w:rPr>
        <w:lastRenderedPageBreak/>
        <w:drawing>
          <wp:inline distT="0" distB="0" distL="0" distR="0" wp14:anchorId="051C58BF" wp14:editId="2B8552A8">
            <wp:extent cx="4625340" cy="391387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14">
                      <a:extLst>
                        <a:ext uri="{28A0092B-C50C-407E-A947-70E740481C1C}">
                          <a14:useLocalDpi xmlns:a14="http://schemas.microsoft.com/office/drawing/2010/main" val="0"/>
                        </a:ext>
                      </a:extLst>
                    </a:blip>
                    <a:stretch>
                      <a:fillRect/>
                    </a:stretch>
                  </pic:blipFill>
                  <pic:spPr>
                    <a:xfrm>
                      <a:off x="0" y="0"/>
                      <a:ext cx="4629848" cy="3917686"/>
                    </a:xfrm>
                    <a:prstGeom prst="rect">
                      <a:avLst/>
                    </a:prstGeom>
                  </pic:spPr>
                </pic:pic>
              </a:graphicData>
            </a:graphic>
          </wp:inline>
        </w:drawing>
      </w:r>
    </w:p>
    <w:p w14:paraId="05527C73" w14:textId="725D5540" w:rsidR="001925EE" w:rsidRDefault="001925EE" w:rsidP="001925EE">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6</w:t>
      </w:r>
      <w:r w:rsidR="00CD4C56">
        <w:rPr>
          <w:noProof/>
        </w:rPr>
        <w:fldChar w:fldCharType="end"/>
      </w:r>
      <w:r>
        <w:t xml:space="preserve"> - </w:t>
      </w:r>
      <w:r w:rsidRPr="00153C78">
        <w:t>Aplicação Java para monitorizar temperatura. Fonte: (Kacur et al., 2013)</w:t>
      </w:r>
    </w:p>
    <w:p w14:paraId="0BE8C1A0" w14:textId="52896590" w:rsidR="001925EE" w:rsidRDefault="001925EE" w:rsidP="001925EE"/>
    <w:p w14:paraId="6049A926" w14:textId="77777777" w:rsidR="001925EE" w:rsidRPr="00831701" w:rsidRDefault="001925EE" w:rsidP="001925EE">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7C0A19FA" w14:textId="520D836A" w:rsidR="001925EE" w:rsidRDefault="001925EE" w:rsidP="001925EE"/>
    <w:p w14:paraId="01E5683A" w14:textId="77777777" w:rsidR="001925EE" w:rsidRDefault="001925EE" w:rsidP="001925EE">
      <w:r>
        <w:t xml:space="preserve">Outro caso de implementação de um sistema baseado na web para controlo e automação foi apresentado numa conferência de Sistemas e Controlo </w:t>
      </w:r>
      <w:r>
        <w:fldChar w:fldCharType="begin" w:fldLock="1"/>
      </w:r>
      <w:r>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6B775598" w14:textId="58DC207B" w:rsidR="001925EE" w:rsidRDefault="001925EE" w:rsidP="001925EE">
      <w:r>
        <w:t>O sistema consistia num PLC do fabricante Beckhoff com o software Twincat, que permitia executar experiências de controlo num laboratório. Como servidor web foi utilizado o Node.JS que tem uma implementação que permite conectividade ao Twincat e no frontend da aplicação páginas web com recurso á livraria Easy Javascript Simulations (EjsS).</w:t>
      </w:r>
    </w:p>
    <w:p w14:paraId="1BA24FD0" w14:textId="77777777" w:rsidR="009371CF" w:rsidRDefault="001925EE" w:rsidP="009371CF">
      <w:pPr>
        <w:keepNext/>
        <w:jc w:val="center"/>
      </w:pPr>
      <w:r>
        <w:rPr>
          <w:noProof/>
          <w:lang w:eastAsia="pt-PT"/>
        </w:rPr>
        <w:lastRenderedPageBreak/>
        <w:drawing>
          <wp:inline distT="0" distB="0" distL="0" distR="0" wp14:anchorId="5FEDC5A7" wp14:editId="3FC4910D">
            <wp:extent cx="4892040" cy="2067234"/>
            <wp:effectExtent l="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15">
                      <a:extLst>
                        <a:ext uri="{28A0092B-C50C-407E-A947-70E740481C1C}">
                          <a14:useLocalDpi xmlns:a14="http://schemas.microsoft.com/office/drawing/2010/main" val="0"/>
                        </a:ext>
                      </a:extLst>
                    </a:blip>
                    <a:stretch>
                      <a:fillRect/>
                    </a:stretch>
                  </pic:blipFill>
                  <pic:spPr>
                    <a:xfrm>
                      <a:off x="0" y="0"/>
                      <a:ext cx="4907462" cy="2073751"/>
                    </a:xfrm>
                    <a:prstGeom prst="rect">
                      <a:avLst/>
                    </a:prstGeom>
                  </pic:spPr>
                </pic:pic>
              </a:graphicData>
            </a:graphic>
          </wp:inline>
        </w:drawing>
      </w:r>
    </w:p>
    <w:p w14:paraId="7FA2F1F5" w14:textId="2941D214" w:rsidR="001925EE" w:rsidRDefault="009371CF" w:rsidP="009371CF">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7</w:t>
      </w:r>
      <w:r w:rsidR="00CD4C56">
        <w:rPr>
          <w:noProof/>
        </w:rPr>
        <w:fldChar w:fldCharType="end"/>
      </w:r>
      <w:r>
        <w:t xml:space="preserve"> - </w:t>
      </w:r>
      <w:r w:rsidRPr="005D26C7">
        <w:t>Arquitetura do sistema para controlo remoto de laboratório. Fonte: (Bermudez-Ortega et al., 2016)</w:t>
      </w:r>
    </w:p>
    <w:p w14:paraId="7CB13496" w14:textId="77777777" w:rsidR="009371CF" w:rsidRDefault="009371CF" w:rsidP="009371CF">
      <w:r>
        <w:t>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porque algumas das experiências eram de natureza perigosa para a integridade física.</w:t>
      </w:r>
    </w:p>
    <w:p w14:paraId="353B49F1" w14:textId="77777777" w:rsidR="009371CF" w:rsidRDefault="009371CF" w:rsidP="009371CF">
      <w:r>
        <w:t>Uma das experiências utilizadas neste contexto foi o controlo de um Quanser Hover, que é um sistema com motor utilizado para controlo de quadricópteros, que por sua vez estava conectado fisicamente a um PLC do fabricante Beckhoff, com o software Twincat. Este software permite efetuar desenvolvimentos do ponto de vista da automação e controlo, e o Node.JS possui uma implementação que permite conectar ao mesmo e obter informação ou enviar informação para este.</w:t>
      </w:r>
    </w:p>
    <w:p w14:paraId="3E90684F" w14:textId="77777777" w:rsidR="009371CF" w:rsidRDefault="009371CF" w:rsidP="009371CF">
      <w:r>
        <w:t>Por sua vez o Node.JS fazia de servidor web e qualquer dispositivo com browser conseguia aceder a uma página HTML que permitia enviar e receber a informação do PLC.</w:t>
      </w:r>
    </w:p>
    <w:p w14:paraId="44FE7CA9" w14:textId="77777777" w:rsidR="009371CF" w:rsidRDefault="009371CF" w:rsidP="009371CF">
      <w:r>
        <w:t>O resultado desta experiência de controlo remoto foi o da Figura abaixo.</w:t>
      </w:r>
    </w:p>
    <w:p w14:paraId="648498F7" w14:textId="77777777" w:rsidR="009371CF" w:rsidRDefault="009371CF" w:rsidP="009371CF">
      <w:pPr>
        <w:keepNext/>
        <w:jc w:val="center"/>
      </w:pPr>
      <w:r>
        <w:rPr>
          <w:noProof/>
          <w:lang w:eastAsia="pt-PT"/>
        </w:rPr>
        <w:drawing>
          <wp:inline distT="0" distB="0" distL="0" distR="0" wp14:anchorId="3F18091C" wp14:editId="18225E80">
            <wp:extent cx="4686300" cy="2709250"/>
            <wp:effectExtent l="0" t="0" r="0" b="0"/>
            <wp:docPr id="4"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16">
                      <a:extLst>
                        <a:ext uri="{28A0092B-C50C-407E-A947-70E740481C1C}">
                          <a14:useLocalDpi xmlns:a14="http://schemas.microsoft.com/office/drawing/2010/main" val="0"/>
                        </a:ext>
                      </a:extLst>
                    </a:blip>
                    <a:stretch>
                      <a:fillRect/>
                    </a:stretch>
                  </pic:blipFill>
                  <pic:spPr>
                    <a:xfrm>
                      <a:off x="0" y="0"/>
                      <a:ext cx="4691812" cy="2712436"/>
                    </a:xfrm>
                    <a:prstGeom prst="rect">
                      <a:avLst/>
                    </a:prstGeom>
                  </pic:spPr>
                </pic:pic>
              </a:graphicData>
            </a:graphic>
          </wp:inline>
        </w:drawing>
      </w:r>
    </w:p>
    <w:p w14:paraId="47597250" w14:textId="288F9025" w:rsidR="009371CF" w:rsidRDefault="009371CF" w:rsidP="009371CF">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8</w:t>
      </w:r>
      <w:r w:rsidR="00CD4C56">
        <w:rPr>
          <w:noProof/>
        </w:rPr>
        <w:fldChar w:fldCharType="end"/>
      </w:r>
      <w:r>
        <w:t xml:space="preserve"> - </w:t>
      </w:r>
      <w:r w:rsidRPr="00E83241">
        <w:t>Página no browser para controlo remoto. Fonte: (Bermudez-Ortega et al., 2016)</w:t>
      </w:r>
    </w:p>
    <w:p w14:paraId="1F311803" w14:textId="77777777" w:rsidR="009371CF" w:rsidRDefault="009371CF" w:rsidP="009371CF">
      <w:r>
        <w:lastRenderedPageBreak/>
        <w:t>Como conclusão o artigo refere que o objetivo de realizar experiências de controlo remotamente foi atingido com sucesso e o servidor web Node.JS revelou ser robusto e leve o suficiente para este tipo de aplicabilidade.</w:t>
      </w:r>
    </w:p>
    <w:p w14:paraId="06DD3381" w14:textId="77777777" w:rsidR="009371CF" w:rsidRPr="009371CF" w:rsidRDefault="009371CF" w:rsidP="009371CF"/>
    <w:p w14:paraId="6C138DC7" w14:textId="77777777" w:rsidR="009371CF" w:rsidRDefault="009371CF">
      <w:pPr>
        <w:rPr>
          <w:rFonts w:asciiTheme="majorHAnsi" w:eastAsiaTheme="majorEastAsia" w:hAnsiTheme="majorHAnsi" w:cstheme="majorBidi"/>
          <w:b/>
          <w:color w:val="2E74B5" w:themeColor="accent1" w:themeShade="BF"/>
          <w:sz w:val="44"/>
          <w:szCs w:val="32"/>
          <w:lang w:val="en-US"/>
        </w:rPr>
      </w:pPr>
      <w:r>
        <w:rPr>
          <w:sz w:val="44"/>
        </w:rPr>
        <w:br w:type="page"/>
      </w:r>
    </w:p>
    <w:p w14:paraId="49AB3DF7" w14:textId="78B2527D" w:rsidR="00960481" w:rsidRDefault="00960481" w:rsidP="00960481">
      <w:pPr>
        <w:pStyle w:val="Cabealho1"/>
        <w:numPr>
          <w:ilvl w:val="0"/>
          <w:numId w:val="20"/>
        </w:numPr>
        <w:rPr>
          <w:sz w:val="44"/>
        </w:rPr>
      </w:pPr>
      <w:bookmarkStart w:id="73" w:name="_Toc488232073"/>
      <w:r>
        <w:rPr>
          <w:sz w:val="44"/>
        </w:rPr>
        <w:lastRenderedPageBreak/>
        <w:t>Sistema Desenvolvido</w:t>
      </w:r>
      <w:bookmarkEnd w:id="73"/>
    </w:p>
    <w:p w14:paraId="497503A6" w14:textId="77777777" w:rsidR="00960481" w:rsidRPr="00052A6B" w:rsidRDefault="00960481" w:rsidP="00960481">
      <w:pPr>
        <w:pStyle w:val="Cabealho1"/>
        <w:numPr>
          <w:ilvl w:val="1"/>
          <w:numId w:val="20"/>
        </w:numPr>
        <w:rPr>
          <w:b w:val="0"/>
          <w:sz w:val="32"/>
        </w:rPr>
      </w:pPr>
      <w:bookmarkStart w:id="74" w:name="_Toc488232074"/>
      <w:r>
        <w:rPr>
          <w:b w:val="0"/>
          <w:sz w:val="32"/>
        </w:rPr>
        <w:t>Introdução</w:t>
      </w:r>
      <w:bookmarkEnd w:id="74"/>
    </w:p>
    <w:p w14:paraId="2919C5C2" w14:textId="77777777" w:rsidR="00960481" w:rsidRDefault="00960481" w:rsidP="00960481"/>
    <w:p w14:paraId="5CC45DC5" w14:textId="77777777" w:rsidR="00960481" w:rsidRDefault="00960481" w:rsidP="00960481">
      <w:r>
        <w:t>Como projeto da cadeira de Laboratório de Projeto II foi desenvolvida uma HMI (Human-Machine Interface) customizada ao processo de Fabrico Aditivo e testada num ambiente real, ficando assim criada uma prova de conceito que valida:</w:t>
      </w:r>
    </w:p>
    <w:p w14:paraId="744E348A" w14:textId="77777777" w:rsidR="00960481" w:rsidRDefault="00960481" w:rsidP="00960481">
      <w:pPr>
        <w:pStyle w:val="PargrafodaLista"/>
        <w:numPr>
          <w:ilvl w:val="0"/>
          <w:numId w:val="9"/>
        </w:numPr>
      </w:pPr>
      <w:r>
        <w:t>Desenvolvimento de HMI Web-based</w:t>
      </w:r>
    </w:p>
    <w:p w14:paraId="77429A80" w14:textId="77777777" w:rsidR="00960481" w:rsidRDefault="00960481" w:rsidP="00960481">
      <w:pPr>
        <w:pStyle w:val="PargrafodaLista"/>
        <w:numPr>
          <w:ilvl w:val="0"/>
          <w:numId w:val="9"/>
        </w:numPr>
      </w:pPr>
      <w:r>
        <w:t>Comunicação com o equipamento em tempo real para monitorização e controlo do mesmo</w:t>
      </w:r>
    </w:p>
    <w:p w14:paraId="512E10D1" w14:textId="77777777" w:rsidR="00960481" w:rsidRDefault="00960481" w:rsidP="00960481">
      <w:pPr>
        <w:pStyle w:val="PargrafodaLista"/>
        <w:numPr>
          <w:ilvl w:val="0"/>
          <w:numId w:val="9"/>
        </w:numPr>
      </w:pPr>
      <w:r>
        <w:t>Tecnologias utilizadas</w:t>
      </w:r>
    </w:p>
    <w:p w14:paraId="512C6555" w14:textId="60B578C5" w:rsidR="00960481" w:rsidRDefault="00960481" w:rsidP="00960481">
      <w:pPr>
        <w:rPr>
          <w:lang w:val="en-US"/>
        </w:rPr>
      </w:pPr>
    </w:p>
    <w:p w14:paraId="22C0B3A7" w14:textId="6C691CDB" w:rsidR="00960481" w:rsidRPr="00052A6B" w:rsidRDefault="00960481" w:rsidP="00960481">
      <w:pPr>
        <w:pStyle w:val="Cabealho1"/>
        <w:numPr>
          <w:ilvl w:val="1"/>
          <w:numId w:val="20"/>
        </w:numPr>
        <w:rPr>
          <w:b w:val="0"/>
          <w:sz w:val="32"/>
        </w:rPr>
      </w:pPr>
      <w:bookmarkStart w:id="75" w:name="_Toc488232075"/>
      <w:r>
        <w:rPr>
          <w:b w:val="0"/>
          <w:sz w:val="32"/>
        </w:rPr>
        <w:t>Casos de Uso</w:t>
      </w:r>
      <w:bookmarkEnd w:id="75"/>
    </w:p>
    <w:p w14:paraId="2CE6FF6D" w14:textId="77777777" w:rsidR="00960481" w:rsidRPr="00960481" w:rsidRDefault="00960481" w:rsidP="00960481">
      <w:pPr>
        <w:rPr>
          <w:lang w:val="en-US"/>
        </w:rPr>
      </w:pPr>
    </w:p>
    <w:p w14:paraId="7089BF38" w14:textId="29BBAEBC" w:rsidR="000B4875" w:rsidRDefault="000B4875" w:rsidP="000B4875">
      <w:pPr>
        <w:rPr>
          <w:lang w:val="en-US"/>
        </w:rPr>
      </w:pPr>
    </w:p>
    <w:p w14:paraId="33AE55A5" w14:textId="77777777" w:rsidR="000B4875" w:rsidRDefault="000B4875" w:rsidP="009371CF">
      <w:pPr>
        <w:keepNext/>
        <w:jc w:val="center"/>
      </w:pPr>
      <w:r>
        <w:rPr>
          <w:noProof/>
          <w:lang w:eastAsia="pt-PT"/>
        </w:rPr>
        <w:drawing>
          <wp:inline distT="0" distB="0" distL="0" distR="0" wp14:anchorId="68B5364A" wp14:editId="7E16AEB6">
            <wp:extent cx="5400040" cy="3251763"/>
            <wp:effectExtent l="0" t="0" r="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s.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251763"/>
                    </a:xfrm>
                    <a:prstGeom prst="rect">
                      <a:avLst/>
                    </a:prstGeom>
                  </pic:spPr>
                </pic:pic>
              </a:graphicData>
            </a:graphic>
          </wp:inline>
        </w:drawing>
      </w:r>
    </w:p>
    <w:p w14:paraId="202B2A9B" w14:textId="4B30BC38" w:rsidR="000B4875" w:rsidRDefault="000B4875" w:rsidP="000B4875">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9</w:t>
      </w:r>
      <w:r w:rsidR="00CD4C56">
        <w:rPr>
          <w:noProof/>
        </w:rPr>
        <w:fldChar w:fldCharType="end"/>
      </w:r>
      <w:r>
        <w:t xml:space="preserve"> - Casos de Uso</w:t>
      </w:r>
    </w:p>
    <w:p w14:paraId="79C94A34" w14:textId="66F69E5A"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0B4875" w14:paraId="3AEB005F" w14:textId="77777777" w:rsidTr="00A81DFA">
        <w:tc>
          <w:tcPr>
            <w:tcW w:w="4247" w:type="dxa"/>
          </w:tcPr>
          <w:p w14:paraId="3E8965B2" w14:textId="77777777" w:rsidR="000B4875" w:rsidRPr="00750B55" w:rsidRDefault="000B4875" w:rsidP="00A81DFA">
            <w:pPr>
              <w:rPr>
                <w:b/>
              </w:rPr>
            </w:pPr>
            <w:r w:rsidRPr="00750B55">
              <w:rPr>
                <w:b/>
              </w:rPr>
              <w:t>Identificador</w:t>
            </w:r>
          </w:p>
        </w:tc>
        <w:tc>
          <w:tcPr>
            <w:tcW w:w="4247" w:type="dxa"/>
          </w:tcPr>
          <w:p w14:paraId="380F382E" w14:textId="77777777" w:rsidR="000B4875" w:rsidRPr="00750B55" w:rsidRDefault="000B4875" w:rsidP="00A81DFA">
            <w:pPr>
              <w:rPr>
                <w:b/>
              </w:rPr>
            </w:pPr>
            <w:r w:rsidRPr="00750B55">
              <w:rPr>
                <w:b/>
              </w:rPr>
              <w:t>Uc_HMI_01</w:t>
            </w:r>
          </w:p>
        </w:tc>
      </w:tr>
      <w:tr w:rsidR="000B4875" w14:paraId="085D1857" w14:textId="77777777" w:rsidTr="00A81DFA">
        <w:tc>
          <w:tcPr>
            <w:tcW w:w="4247" w:type="dxa"/>
          </w:tcPr>
          <w:p w14:paraId="647A172C" w14:textId="77777777" w:rsidR="000B4875" w:rsidRDefault="000B4875" w:rsidP="00A81DFA">
            <w:r>
              <w:t>Caso de Uso</w:t>
            </w:r>
          </w:p>
        </w:tc>
        <w:tc>
          <w:tcPr>
            <w:tcW w:w="4247" w:type="dxa"/>
          </w:tcPr>
          <w:p w14:paraId="3AD7EAF2" w14:textId="098139E0" w:rsidR="000B4875" w:rsidRDefault="000B4875" w:rsidP="00A81DFA">
            <w:r>
              <w:t>Monitorizar Parâmetros em Tempo Real</w:t>
            </w:r>
          </w:p>
        </w:tc>
      </w:tr>
      <w:tr w:rsidR="000B4875" w14:paraId="325D9E72" w14:textId="77777777" w:rsidTr="00A81DFA">
        <w:tc>
          <w:tcPr>
            <w:tcW w:w="4247" w:type="dxa"/>
          </w:tcPr>
          <w:p w14:paraId="767B6D96" w14:textId="77777777" w:rsidR="000B4875" w:rsidRDefault="000B4875" w:rsidP="00A81DFA">
            <w:r>
              <w:t>Domínio</w:t>
            </w:r>
          </w:p>
        </w:tc>
        <w:tc>
          <w:tcPr>
            <w:tcW w:w="4247" w:type="dxa"/>
          </w:tcPr>
          <w:p w14:paraId="7828053B" w14:textId="77777777" w:rsidR="000B4875" w:rsidRDefault="000B4875" w:rsidP="00A81DFA">
            <w:r>
              <w:t>Sistema</w:t>
            </w:r>
          </w:p>
        </w:tc>
      </w:tr>
      <w:tr w:rsidR="000B4875" w14:paraId="4DD5AD19" w14:textId="77777777" w:rsidTr="00A81DFA">
        <w:tc>
          <w:tcPr>
            <w:tcW w:w="4247" w:type="dxa"/>
          </w:tcPr>
          <w:p w14:paraId="4C94588D" w14:textId="77777777" w:rsidR="000B4875" w:rsidRDefault="000B4875" w:rsidP="00A81DFA">
            <w:r>
              <w:t>Nível</w:t>
            </w:r>
          </w:p>
        </w:tc>
        <w:tc>
          <w:tcPr>
            <w:tcW w:w="4247" w:type="dxa"/>
          </w:tcPr>
          <w:p w14:paraId="7215EA98" w14:textId="77777777" w:rsidR="000B4875" w:rsidRDefault="000B4875" w:rsidP="00A81DFA">
            <w:r>
              <w:t>Objetivo-do-utilizador</w:t>
            </w:r>
          </w:p>
        </w:tc>
      </w:tr>
      <w:tr w:rsidR="000B4875" w14:paraId="045287F5" w14:textId="77777777" w:rsidTr="00A81DFA">
        <w:tc>
          <w:tcPr>
            <w:tcW w:w="4247" w:type="dxa"/>
          </w:tcPr>
          <w:p w14:paraId="195E76DE" w14:textId="77777777" w:rsidR="000B4875" w:rsidRDefault="000B4875" w:rsidP="00A81DFA">
            <w:r>
              <w:t>Ator Primário</w:t>
            </w:r>
          </w:p>
        </w:tc>
        <w:tc>
          <w:tcPr>
            <w:tcW w:w="4247" w:type="dxa"/>
          </w:tcPr>
          <w:p w14:paraId="5802F3DF" w14:textId="77777777" w:rsidR="000B4875" w:rsidRDefault="000B4875" w:rsidP="00A81DFA">
            <w:r>
              <w:t>Operador</w:t>
            </w:r>
          </w:p>
        </w:tc>
      </w:tr>
      <w:tr w:rsidR="000B4875" w14:paraId="3A39FC64" w14:textId="77777777" w:rsidTr="00A81DFA">
        <w:tc>
          <w:tcPr>
            <w:tcW w:w="4247" w:type="dxa"/>
          </w:tcPr>
          <w:p w14:paraId="6D368297" w14:textId="77777777" w:rsidR="000B4875" w:rsidRDefault="000B4875" w:rsidP="00A81DFA">
            <w:r>
              <w:t>Partes Interessadas &amp; Interesses</w:t>
            </w:r>
          </w:p>
        </w:tc>
        <w:tc>
          <w:tcPr>
            <w:tcW w:w="4247" w:type="dxa"/>
          </w:tcPr>
          <w:p w14:paraId="5F3CCAB9" w14:textId="77777777" w:rsidR="000B4875" w:rsidRDefault="000B4875" w:rsidP="00A81DFA"/>
        </w:tc>
      </w:tr>
      <w:tr w:rsidR="000B4875" w14:paraId="0CDB18B6" w14:textId="77777777" w:rsidTr="00A81DFA">
        <w:tc>
          <w:tcPr>
            <w:tcW w:w="4247" w:type="dxa"/>
          </w:tcPr>
          <w:p w14:paraId="5D94525B" w14:textId="77777777" w:rsidR="000B4875" w:rsidRDefault="000B4875" w:rsidP="00A81DFA">
            <w:r>
              <w:lastRenderedPageBreak/>
              <w:t>Pré-Condição</w:t>
            </w:r>
          </w:p>
        </w:tc>
        <w:tc>
          <w:tcPr>
            <w:tcW w:w="4247" w:type="dxa"/>
          </w:tcPr>
          <w:p w14:paraId="1E285895" w14:textId="77777777" w:rsidR="000B4875" w:rsidRDefault="000B4875" w:rsidP="00A81DFA">
            <w:r>
              <w:t>O equipamento deve estar ligado e a HMI iniciada</w:t>
            </w:r>
          </w:p>
        </w:tc>
      </w:tr>
      <w:tr w:rsidR="000B4875" w14:paraId="6FC3458D" w14:textId="77777777" w:rsidTr="00A81DFA">
        <w:tc>
          <w:tcPr>
            <w:tcW w:w="4247" w:type="dxa"/>
          </w:tcPr>
          <w:p w14:paraId="4C4FA3A8" w14:textId="77777777" w:rsidR="000B4875" w:rsidRDefault="000B4875" w:rsidP="00A81DFA">
            <w:r>
              <w:t>Garantias de Sucesso</w:t>
            </w:r>
          </w:p>
        </w:tc>
        <w:tc>
          <w:tcPr>
            <w:tcW w:w="4247" w:type="dxa"/>
          </w:tcPr>
          <w:p w14:paraId="26463DF2" w14:textId="4B2755C7" w:rsidR="000B4875" w:rsidRDefault="000B4875" w:rsidP="000B4875">
            <w:r>
              <w:t>Os parâmetros relativos ás posições dos eixos, a velocidade de extrusão, o estado da máquina (ON-OFF-AUTO-MANUAL-PAUSE) são disponibilizados com sucesso</w:t>
            </w:r>
          </w:p>
        </w:tc>
      </w:tr>
      <w:tr w:rsidR="000B4875" w14:paraId="3C9821DE" w14:textId="77777777" w:rsidTr="00A81DFA">
        <w:tc>
          <w:tcPr>
            <w:tcW w:w="4247" w:type="dxa"/>
          </w:tcPr>
          <w:p w14:paraId="31502DDB" w14:textId="77777777" w:rsidR="000B4875" w:rsidRDefault="000B4875" w:rsidP="00A81DFA">
            <w:r>
              <w:t>Iniciador</w:t>
            </w:r>
          </w:p>
        </w:tc>
        <w:tc>
          <w:tcPr>
            <w:tcW w:w="4247" w:type="dxa"/>
          </w:tcPr>
          <w:p w14:paraId="6BFBF94E" w14:textId="77777777" w:rsidR="000B4875" w:rsidRDefault="000B4875" w:rsidP="00A81DFA">
            <w:r>
              <w:t>Operador</w:t>
            </w:r>
          </w:p>
        </w:tc>
      </w:tr>
      <w:tr w:rsidR="000B4875" w14:paraId="06294125" w14:textId="77777777" w:rsidTr="00A81DFA">
        <w:tc>
          <w:tcPr>
            <w:tcW w:w="4247" w:type="dxa"/>
          </w:tcPr>
          <w:p w14:paraId="3358174B" w14:textId="77777777" w:rsidR="000B4875" w:rsidRDefault="000B4875" w:rsidP="00A81DFA">
            <w:r>
              <w:t>Cenário Principal de Sucesso</w:t>
            </w:r>
          </w:p>
        </w:tc>
        <w:tc>
          <w:tcPr>
            <w:tcW w:w="4247" w:type="dxa"/>
          </w:tcPr>
          <w:p w14:paraId="55826353" w14:textId="77777777" w:rsidR="000B4875" w:rsidRDefault="000B4875" w:rsidP="00A81DFA">
            <w:pPr>
              <w:pStyle w:val="PargrafodaLista"/>
              <w:numPr>
                <w:ilvl w:val="0"/>
                <w:numId w:val="36"/>
              </w:numPr>
            </w:pPr>
            <w:r>
              <w:t>Sistema fornece posições dos eixos em tempo real;</w:t>
            </w:r>
          </w:p>
        </w:tc>
      </w:tr>
      <w:tr w:rsidR="000B4875" w14:paraId="2FB4910B" w14:textId="77777777" w:rsidTr="00A81DFA">
        <w:tc>
          <w:tcPr>
            <w:tcW w:w="4247" w:type="dxa"/>
          </w:tcPr>
          <w:p w14:paraId="77B4E1AF" w14:textId="77777777" w:rsidR="000B4875" w:rsidRDefault="000B4875" w:rsidP="00A81DFA">
            <w:r>
              <w:t>Extensões</w:t>
            </w:r>
          </w:p>
        </w:tc>
        <w:tc>
          <w:tcPr>
            <w:tcW w:w="4247" w:type="dxa"/>
          </w:tcPr>
          <w:p w14:paraId="7142EE15" w14:textId="77777777" w:rsidR="000B4875" w:rsidRDefault="000B4875" w:rsidP="00A81DFA"/>
        </w:tc>
      </w:tr>
    </w:tbl>
    <w:p w14:paraId="1E25DBC8" w14:textId="5BB54B60" w:rsidR="000B4875" w:rsidRDefault="000B4875" w:rsidP="000B4875">
      <w:pPr>
        <w:rPr>
          <w:lang w:val="en-US"/>
        </w:rPr>
      </w:pPr>
    </w:p>
    <w:tbl>
      <w:tblPr>
        <w:tblStyle w:val="Tabelacomgrelha"/>
        <w:tblW w:w="0" w:type="auto"/>
        <w:tblLook w:val="04A0" w:firstRow="1" w:lastRow="0" w:firstColumn="1" w:lastColumn="0" w:noHBand="0" w:noVBand="1"/>
      </w:tblPr>
      <w:tblGrid>
        <w:gridCol w:w="4247"/>
        <w:gridCol w:w="4247"/>
      </w:tblGrid>
      <w:tr w:rsidR="001B33F0" w14:paraId="73A19712" w14:textId="77777777" w:rsidTr="00A81DFA">
        <w:tc>
          <w:tcPr>
            <w:tcW w:w="4247" w:type="dxa"/>
          </w:tcPr>
          <w:p w14:paraId="2429C9C5" w14:textId="77777777" w:rsidR="001B33F0" w:rsidRPr="00750B55" w:rsidRDefault="001B33F0" w:rsidP="00A81DFA">
            <w:pPr>
              <w:rPr>
                <w:b/>
              </w:rPr>
            </w:pPr>
            <w:r w:rsidRPr="00750B55">
              <w:rPr>
                <w:b/>
              </w:rPr>
              <w:t>Identificador</w:t>
            </w:r>
          </w:p>
        </w:tc>
        <w:tc>
          <w:tcPr>
            <w:tcW w:w="4247" w:type="dxa"/>
          </w:tcPr>
          <w:p w14:paraId="722E41DC" w14:textId="2CBEE3DD" w:rsidR="001B33F0" w:rsidRPr="00750B55" w:rsidRDefault="001B33F0" w:rsidP="00A81DFA">
            <w:pPr>
              <w:rPr>
                <w:b/>
              </w:rPr>
            </w:pPr>
            <w:r w:rsidRPr="00750B55">
              <w:rPr>
                <w:b/>
              </w:rPr>
              <w:t>Uc_</w:t>
            </w:r>
            <w:r>
              <w:rPr>
                <w:b/>
              </w:rPr>
              <w:t>HMI_02</w:t>
            </w:r>
          </w:p>
        </w:tc>
      </w:tr>
      <w:tr w:rsidR="001B33F0" w14:paraId="023F9443" w14:textId="77777777" w:rsidTr="00A81DFA">
        <w:tc>
          <w:tcPr>
            <w:tcW w:w="4247" w:type="dxa"/>
          </w:tcPr>
          <w:p w14:paraId="192D7B03" w14:textId="77777777" w:rsidR="001B33F0" w:rsidRDefault="001B33F0" w:rsidP="00A81DFA">
            <w:r>
              <w:t>Caso de Uso</w:t>
            </w:r>
          </w:p>
        </w:tc>
        <w:tc>
          <w:tcPr>
            <w:tcW w:w="4247" w:type="dxa"/>
          </w:tcPr>
          <w:p w14:paraId="00D4E41B" w14:textId="77777777" w:rsidR="001B33F0" w:rsidRDefault="001B33F0" w:rsidP="00A81DFA">
            <w:r>
              <w:t>Parar Execução</w:t>
            </w:r>
          </w:p>
        </w:tc>
      </w:tr>
      <w:tr w:rsidR="001B33F0" w14:paraId="0A405BD9" w14:textId="77777777" w:rsidTr="00A81DFA">
        <w:tc>
          <w:tcPr>
            <w:tcW w:w="4247" w:type="dxa"/>
          </w:tcPr>
          <w:p w14:paraId="5C278783" w14:textId="77777777" w:rsidR="001B33F0" w:rsidRDefault="001B33F0" w:rsidP="00A81DFA">
            <w:r>
              <w:t>Domínio</w:t>
            </w:r>
          </w:p>
        </w:tc>
        <w:tc>
          <w:tcPr>
            <w:tcW w:w="4247" w:type="dxa"/>
          </w:tcPr>
          <w:p w14:paraId="73868244" w14:textId="77777777" w:rsidR="001B33F0" w:rsidRDefault="001B33F0" w:rsidP="00A81DFA">
            <w:r>
              <w:t>Sistema</w:t>
            </w:r>
          </w:p>
        </w:tc>
      </w:tr>
      <w:tr w:rsidR="001B33F0" w14:paraId="1FCE6D29" w14:textId="77777777" w:rsidTr="00A81DFA">
        <w:tc>
          <w:tcPr>
            <w:tcW w:w="4247" w:type="dxa"/>
          </w:tcPr>
          <w:p w14:paraId="62105218" w14:textId="77777777" w:rsidR="001B33F0" w:rsidRDefault="001B33F0" w:rsidP="00A81DFA">
            <w:r>
              <w:t>Nível</w:t>
            </w:r>
          </w:p>
        </w:tc>
        <w:tc>
          <w:tcPr>
            <w:tcW w:w="4247" w:type="dxa"/>
          </w:tcPr>
          <w:p w14:paraId="272A60C0" w14:textId="77777777" w:rsidR="001B33F0" w:rsidRDefault="001B33F0" w:rsidP="00A81DFA">
            <w:r>
              <w:t>Objetivo-do-utilizador</w:t>
            </w:r>
          </w:p>
        </w:tc>
      </w:tr>
      <w:tr w:rsidR="001B33F0" w14:paraId="5B039FAB" w14:textId="77777777" w:rsidTr="00A81DFA">
        <w:tc>
          <w:tcPr>
            <w:tcW w:w="4247" w:type="dxa"/>
          </w:tcPr>
          <w:p w14:paraId="4D3E7557" w14:textId="77777777" w:rsidR="001B33F0" w:rsidRDefault="001B33F0" w:rsidP="00A81DFA">
            <w:r>
              <w:t>Ator Primário</w:t>
            </w:r>
          </w:p>
        </w:tc>
        <w:tc>
          <w:tcPr>
            <w:tcW w:w="4247" w:type="dxa"/>
          </w:tcPr>
          <w:p w14:paraId="70287454" w14:textId="77777777" w:rsidR="001B33F0" w:rsidRDefault="001B33F0" w:rsidP="00A81DFA">
            <w:r>
              <w:t>Operador</w:t>
            </w:r>
          </w:p>
        </w:tc>
      </w:tr>
      <w:tr w:rsidR="001B33F0" w14:paraId="42B75BC7" w14:textId="77777777" w:rsidTr="00A81DFA">
        <w:tc>
          <w:tcPr>
            <w:tcW w:w="4247" w:type="dxa"/>
          </w:tcPr>
          <w:p w14:paraId="3511455A" w14:textId="77777777" w:rsidR="001B33F0" w:rsidRDefault="001B33F0" w:rsidP="00A81DFA">
            <w:r>
              <w:t>Partes Interessadas &amp; Interesses</w:t>
            </w:r>
          </w:p>
        </w:tc>
        <w:tc>
          <w:tcPr>
            <w:tcW w:w="4247" w:type="dxa"/>
          </w:tcPr>
          <w:p w14:paraId="729E6C8D" w14:textId="77777777" w:rsidR="001B33F0" w:rsidRDefault="001B33F0" w:rsidP="00A81DFA"/>
        </w:tc>
      </w:tr>
      <w:tr w:rsidR="001B33F0" w14:paraId="274DBC29" w14:textId="77777777" w:rsidTr="00A81DFA">
        <w:tc>
          <w:tcPr>
            <w:tcW w:w="4247" w:type="dxa"/>
          </w:tcPr>
          <w:p w14:paraId="0F48B331" w14:textId="77777777" w:rsidR="001B33F0" w:rsidRDefault="001B33F0" w:rsidP="00A81DFA">
            <w:r>
              <w:t>Pré-Condição</w:t>
            </w:r>
          </w:p>
        </w:tc>
        <w:tc>
          <w:tcPr>
            <w:tcW w:w="4247" w:type="dxa"/>
          </w:tcPr>
          <w:p w14:paraId="730F26BB" w14:textId="173B8A73" w:rsidR="001B33F0" w:rsidRDefault="001B33F0" w:rsidP="001B33F0">
            <w:r>
              <w:t>O equipamento deve estar em estado Pause</w:t>
            </w:r>
          </w:p>
        </w:tc>
      </w:tr>
      <w:tr w:rsidR="001B33F0" w14:paraId="3428E171" w14:textId="77777777" w:rsidTr="00A81DFA">
        <w:tc>
          <w:tcPr>
            <w:tcW w:w="4247" w:type="dxa"/>
          </w:tcPr>
          <w:p w14:paraId="6C383DD8" w14:textId="77777777" w:rsidR="001B33F0" w:rsidRDefault="001B33F0" w:rsidP="00A81DFA">
            <w:r>
              <w:t>Garantias de Sucesso</w:t>
            </w:r>
          </w:p>
        </w:tc>
        <w:tc>
          <w:tcPr>
            <w:tcW w:w="4247" w:type="dxa"/>
          </w:tcPr>
          <w:p w14:paraId="44A97636" w14:textId="1CDD5E9C" w:rsidR="001B33F0" w:rsidRDefault="001B33F0" w:rsidP="001B33F0">
            <w:r>
              <w:t>O sistema parou a leitura de um ficheiro Gcode</w:t>
            </w:r>
          </w:p>
        </w:tc>
      </w:tr>
      <w:tr w:rsidR="001B33F0" w14:paraId="4E06E18C" w14:textId="77777777" w:rsidTr="00A81DFA">
        <w:tc>
          <w:tcPr>
            <w:tcW w:w="4247" w:type="dxa"/>
          </w:tcPr>
          <w:p w14:paraId="1F5D6E24" w14:textId="77777777" w:rsidR="001B33F0" w:rsidRDefault="001B33F0" w:rsidP="00A81DFA">
            <w:r>
              <w:t>Iniciador</w:t>
            </w:r>
          </w:p>
        </w:tc>
        <w:tc>
          <w:tcPr>
            <w:tcW w:w="4247" w:type="dxa"/>
          </w:tcPr>
          <w:p w14:paraId="5E57167F" w14:textId="77777777" w:rsidR="001B33F0" w:rsidRDefault="001B33F0" w:rsidP="00A81DFA">
            <w:r>
              <w:t>Operador</w:t>
            </w:r>
          </w:p>
        </w:tc>
      </w:tr>
      <w:tr w:rsidR="001B33F0" w14:paraId="0F862A4B" w14:textId="77777777" w:rsidTr="00A81DFA">
        <w:tc>
          <w:tcPr>
            <w:tcW w:w="4247" w:type="dxa"/>
          </w:tcPr>
          <w:p w14:paraId="7907A8C6" w14:textId="77777777" w:rsidR="001B33F0" w:rsidRDefault="001B33F0" w:rsidP="00A81DFA">
            <w:r>
              <w:t>Cenário Principal de Sucesso</w:t>
            </w:r>
          </w:p>
        </w:tc>
        <w:tc>
          <w:tcPr>
            <w:tcW w:w="4247" w:type="dxa"/>
          </w:tcPr>
          <w:p w14:paraId="35E2A9DE" w14:textId="0E8E3502" w:rsidR="001B33F0" w:rsidRDefault="001B33F0" w:rsidP="001B33F0">
            <w:pPr>
              <w:pStyle w:val="PargrafodaLista"/>
              <w:numPr>
                <w:ilvl w:val="0"/>
                <w:numId w:val="38"/>
              </w:numPr>
            </w:pPr>
            <w:r>
              <w:t>Operador seleciona Stop;</w:t>
            </w:r>
          </w:p>
          <w:p w14:paraId="009448A0" w14:textId="1F75165D" w:rsidR="001B33F0" w:rsidRDefault="001B33F0" w:rsidP="001B33F0">
            <w:pPr>
              <w:pStyle w:val="PargrafodaLista"/>
              <w:numPr>
                <w:ilvl w:val="0"/>
                <w:numId w:val="38"/>
              </w:numPr>
            </w:pPr>
            <w:r>
              <w:t>Sistema faz pergunta de confirmação;</w:t>
            </w:r>
          </w:p>
          <w:p w14:paraId="69E7A30F" w14:textId="46D15AEF" w:rsidR="001B33F0" w:rsidRDefault="001B33F0" w:rsidP="001B33F0">
            <w:pPr>
              <w:pStyle w:val="PargrafodaLista"/>
              <w:numPr>
                <w:ilvl w:val="0"/>
                <w:numId w:val="38"/>
              </w:numPr>
            </w:pPr>
            <w:r>
              <w:t>Operador clica OK</w:t>
            </w:r>
          </w:p>
          <w:p w14:paraId="539B7FE4" w14:textId="08EA38A9" w:rsidR="001B33F0" w:rsidRDefault="001B33F0" w:rsidP="001B33F0">
            <w:pPr>
              <w:pStyle w:val="PargrafodaLista"/>
              <w:numPr>
                <w:ilvl w:val="0"/>
                <w:numId w:val="38"/>
              </w:numPr>
            </w:pPr>
            <w:r>
              <w:t>Sistema pára leitura do ficheiro Gcode;</w:t>
            </w:r>
          </w:p>
        </w:tc>
      </w:tr>
      <w:tr w:rsidR="001B33F0" w14:paraId="1C29910A" w14:textId="77777777" w:rsidTr="00A81DFA">
        <w:tc>
          <w:tcPr>
            <w:tcW w:w="4247" w:type="dxa"/>
          </w:tcPr>
          <w:p w14:paraId="29113845" w14:textId="77777777" w:rsidR="001B33F0" w:rsidRDefault="001B33F0" w:rsidP="00A81DFA">
            <w:r>
              <w:t>Extensões</w:t>
            </w:r>
          </w:p>
        </w:tc>
        <w:tc>
          <w:tcPr>
            <w:tcW w:w="4247" w:type="dxa"/>
          </w:tcPr>
          <w:p w14:paraId="14A86B50" w14:textId="77777777" w:rsidR="001B33F0" w:rsidRDefault="001B33F0" w:rsidP="00A81DFA"/>
        </w:tc>
      </w:tr>
    </w:tbl>
    <w:p w14:paraId="55197831" w14:textId="77777777" w:rsidR="001B33F0" w:rsidRDefault="001B33F0"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15A9FD5A" w14:textId="77777777" w:rsidTr="00A81DFA">
        <w:tc>
          <w:tcPr>
            <w:tcW w:w="4247" w:type="dxa"/>
          </w:tcPr>
          <w:p w14:paraId="34DB6313" w14:textId="77777777" w:rsidR="00A81DFA" w:rsidRPr="00750B55" w:rsidRDefault="00A81DFA" w:rsidP="00A81DFA">
            <w:pPr>
              <w:rPr>
                <w:b/>
              </w:rPr>
            </w:pPr>
            <w:r w:rsidRPr="00750B55">
              <w:rPr>
                <w:b/>
              </w:rPr>
              <w:t>Identificador</w:t>
            </w:r>
          </w:p>
        </w:tc>
        <w:tc>
          <w:tcPr>
            <w:tcW w:w="4247" w:type="dxa"/>
          </w:tcPr>
          <w:p w14:paraId="5F748F4A" w14:textId="74D7DBE5" w:rsidR="00A81DFA" w:rsidRPr="00750B55" w:rsidRDefault="00A81DFA" w:rsidP="00A81DFA">
            <w:pPr>
              <w:rPr>
                <w:b/>
              </w:rPr>
            </w:pPr>
            <w:r w:rsidRPr="00750B55">
              <w:rPr>
                <w:b/>
              </w:rPr>
              <w:t>Uc_</w:t>
            </w:r>
            <w:r>
              <w:rPr>
                <w:b/>
              </w:rPr>
              <w:t>HMI_03</w:t>
            </w:r>
          </w:p>
        </w:tc>
      </w:tr>
      <w:tr w:rsidR="00A81DFA" w14:paraId="41D55B8F" w14:textId="77777777" w:rsidTr="00A81DFA">
        <w:tc>
          <w:tcPr>
            <w:tcW w:w="4247" w:type="dxa"/>
          </w:tcPr>
          <w:p w14:paraId="356915A7" w14:textId="77777777" w:rsidR="00A81DFA" w:rsidRDefault="00A81DFA" w:rsidP="00A81DFA">
            <w:r>
              <w:t>Caso de Uso</w:t>
            </w:r>
          </w:p>
        </w:tc>
        <w:tc>
          <w:tcPr>
            <w:tcW w:w="4247" w:type="dxa"/>
          </w:tcPr>
          <w:p w14:paraId="1B7064BD" w14:textId="77777777" w:rsidR="00A81DFA" w:rsidRDefault="00A81DFA" w:rsidP="00A81DFA">
            <w:r>
              <w:t>Pausar Execução</w:t>
            </w:r>
          </w:p>
        </w:tc>
      </w:tr>
      <w:tr w:rsidR="00A81DFA" w14:paraId="7B464A22" w14:textId="77777777" w:rsidTr="00A81DFA">
        <w:tc>
          <w:tcPr>
            <w:tcW w:w="4247" w:type="dxa"/>
          </w:tcPr>
          <w:p w14:paraId="31265FEE" w14:textId="77777777" w:rsidR="00A81DFA" w:rsidRDefault="00A81DFA" w:rsidP="00A81DFA">
            <w:r>
              <w:t>Domínio</w:t>
            </w:r>
          </w:p>
        </w:tc>
        <w:tc>
          <w:tcPr>
            <w:tcW w:w="4247" w:type="dxa"/>
          </w:tcPr>
          <w:p w14:paraId="283B0547" w14:textId="77777777" w:rsidR="00A81DFA" w:rsidRDefault="00A81DFA" w:rsidP="00A81DFA">
            <w:r>
              <w:t>Sistema</w:t>
            </w:r>
          </w:p>
        </w:tc>
      </w:tr>
      <w:tr w:rsidR="00A81DFA" w14:paraId="4DA44857" w14:textId="77777777" w:rsidTr="00A81DFA">
        <w:tc>
          <w:tcPr>
            <w:tcW w:w="4247" w:type="dxa"/>
          </w:tcPr>
          <w:p w14:paraId="5296F648" w14:textId="77777777" w:rsidR="00A81DFA" w:rsidRDefault="00A81DFA" w:rsidP="00A81DFA">
            <w:r>
              <w:t>Nível</w:t>
            </w:r>
          </w:p>
        </w:tc>
        <w:tc>
          <w:tcPr>
            <w:tcW w:w="4247" w:type="dxa"/>
          </w:tcPr>
          <w:p w14:paraId="047312C8" w14:textId="77777777" w:rsidR="00A81DFA" w:rsidRDefault="00A81DFA" w:rsidP="00A81DFA">
            <w:r>
              <w:t>Objetivo-do-utilizador</w:t>
            </w:r>
          </w:p>
        </w:tc>
      </w:tr>
      <w:tr w:rsidR="00A81DFA" w14:paraId="7C22FB88" w14:textId="77777777" w:rsidTr="00A81DFA">
        <w:tc>
          <w:tcPr>
            <w:tcW w:w="4247" w:type="dxa"/>
          </w:tcPr>
          <w:p w14:paraId="32780899" w14:textId="77777777" w:rsidR="00A81DFA" w:rsidRDefault="00A81DFA" w:rsidP="00A81DFA">
            <w:r>
              <w:t>Ator Primário</w:t>
            </w:r>
          </w:p>
        </w:tc>
        <w:tc>
          <w:tcPr>
            <w:tcW w:w="4247" w:type="dxa"/>
          </w:tcPr>
          <w:p w14:paraId="41EEAB00" w14:textId="77777777" w:rsidR="00A81DFA" w:rsidRDefault="00A81DFA" w:rsidP="00A81DFA">
            <w:r>
              <w:t>Operador</w:t>
            </w:r>
          </w:p>
        </w:tc>
      </w:tr>
      <w:tr w:rsidR="00A81DFA" w14:paraId="393A16D7" w14:textId="77777777" w:rsidTr="00A81DFA">
        <w:tc>
          <w:tcPr>
            <w:tcW w:w="4247" w:type="dxa"/>
          </w:tcPr>
          <w:p w14:paraId="65189D1F" w14:textId="77777777" w:rsidR="00A81DFA" w:rsidRDefault="00A81DFA" w:rsidP="00A81DFA">
            <w:r>
              <w:t>Partes Interessadas &amp; Interesses</w:t>
            </w:r>
          </w:p>
        </w:tc>
        <w:tc>
          <w:tcPr>
            <w:tcW w:w="4247" w:type="dxa"/>
          </w:tcPr>
          <w:p w14:paraId="7C508CE5" w14:textId="77777777" w:rsidR="00A81DFA" w:rsidRDefault="00A81DFA" w:rsidP="00A81DFA"/>
        </w:tc>
      </w:tr>
      <w:tr w:rsidR="00A81DFA" w14:paraId="09D88D53" w14:textId="77777777" w:rsidTr="00A81DFA">
        <w:tc>
          <w:tcPr>
            <w:tcW w:w="4247" w:type="dxa"/>
          </w:tcPr>
          <w:p w14:paraId="048B1472" w14:textId="77777777" w:rsidR="00A81DFA" w:rsidRDefault="00A81DFA" w:rsidP="00A81DFA">
            <w:r>
              <w:t>Pré-Condição</w:t>
            </w:r>
          </w:p>
        </w:tc>
        <w:tc>
          <w:tcPr>
            <w:tcW w:w="4247" w:type="dxa"/>
          </w:tcPr>
          <w:p w14:paraId="669C00D3" w14:textId="77777777" w:rsidR="00A81DFA" w:rsidRDefault="00A81DFA" w:rsidP="00A81DFA">
            <w:r>
              <w:t>O equipamento deve estar em execução de um ficheiro Gcode</w:t>
            </w:r>
          </w:p>
        </w:tc>
      </w:tr>
      <w:tr w:rsidR="00A81DFA" w14:paraId="72431E6D" w14:textId="77777777" w:rsidTr="00A81DFA">
        <w:tc>
          <w:tcPr>
            <w:tcW w:w="4247" w:type="dxa"/>
          </w:tcPr>
          <w:p w14:paraId="53B2677E" w14:textId="77777777" w:rsidR="00A81DFA" w:rsidRDefault="00A81DFA" w:rsidP="00A81DFA">
            <w:r>
              <w:t>Garantias de Sucesso</w:t>
            </w:r>
          </w:p>
        </w:tc>
        <w:tc>
          <w:tcPr>
            <w:tcW w:w="4247" w:type="dxa"/>
          </w:tcPr>
          <w:p w14:paraId="7E392B68" w14:textId="77777777" w:rsidR="00A81DFA" w:rsidRDefault="00A81DFA" w:rsidP="00A81DFA">
            <w:r>
              <w:t>O sistema pausou a leitura de um ficheiro Gcode e o equipamento parou os seus movimentos</w:t>
            </w:r>
          </w:p>
        </w:tc>
      </w:tr>
      <w:tr w:rsidR="00A81DFA" w14:paraId="0A6B8B25" w14:textId="77777777" w:rsidTr="00A81DFA">
        <w:tc>
          <w:tcPr>
            <w:tcW w:w="4247" w:type="dxa"/>
          </w:tcPr>
          <w:p w14:paraId="13F3404C" w14:textId="77777777" w:rsidR="00A81DFA" w:rsidRDefault="00A81DFA" w:rsidP="00A81DFA">
            <w:r>
              <w:t>Iniciador</w:t>
            </w:r>
          </w:p>
        </w:tc>
        <w:tc>
          <w:tcPr>
            <w:tcW w:w="4247" w:type="dxa"/>
          </w:tcPr>
          <w:p w14:paraId="75F67175" w14:textId="77777777" w:rsidR="00A81DFA" w:rsidRDefault="00A81DFA" w:rsidP="00A81DFA">
            <w:r>
              <w:t>Operador</w:t>
            </w:r>
          </w:p>
        </w:tc>
      </w:tr>
      <w:tr w:rsidR="00A81DFA" w14:paraId="54875BEB" w14:textId="77777777" w:rsidTr="00A81DFA">
        <w:tc>
          <w:tcPr>
            <w:tcW w:w="4247" w:type="dxa"/>
          </w:tcPr>
          <w:p w14:paraId="5AC5C4CF" w14:textId="77777777" w:rsidR="00A81DFA" w:rsidRDefault="00A81DFA" w:rsidP="00A81DFA">
            <w:r>
              <w:t>Cenário Principal de Sucesso</w:t>
            </w:r>
          </w:p>
        </w:tc>
        <w:tc>
          <w:tcPr>
            <w:tcW w:w="4247" w:type="dxa"/>
          </w:tcPr>
          <w:p w14:paraId="701C2624" w14:textId="3BAD5824" w:rsidR="00A81DFA" w:rsidRDefault="00A81DFA" w:rsidP="00A81DFA">
            <w:pPr>
              <w:pStyle w:val="PargrafodaLista"/>
              <w:numPr>
                <w:ilvl w:val="0"/>
                <w:numId w:val="39"/>
              </w:numPr>
            </w:pPr>
            <w:r>
              <w:t>Operador seleciona Pause;</w:t>
            </w:r>
          </w:p>
          <w:p w14:paraId="02F03755" w14:textId="68EF4431" w:rsidR="00A81DFA" w:rsidRDefault="00A81DFA" w:rsidP="00A81DFA">
            <w:pPr>
              <w:pStyle w:val="PargrafodaLista"/>
              <w:numPr>
                <w:ilvl w:val="0"/>
                <w:numId w:val="39"/>
              </w:numPr>
            </w:pPr>
            <w:r>
              <w:t>Sistema pausa leitura do ficheiro Gcode e o equipamento pára;</w:t>
            </w:r>
          </w:p>
        </w:tc>
      </w:tr>
      <w:tr w:rsidR="00A81DFA" w14:paraId="64BC5AE7" w14:textId="77777777" w:rsidTr="00A81DFA">
        <w:tc>
          <w:tcPr>
            <w:tcW w:w="4247" w:type="dxa"/>
          </w:tcPr>
          <w:p w14:paraId="67DE2E5F" w14:textId="77777777" w:rsidR="00A81DFA" w:rsidRDefault="00A81DFA" w:rsidP="00A81DFA">
            <w:r>
              <w:t>Extensões</w:t>
            </w:r>
          </w:p>
        </w:tc>
        <w:tc>
          <w:tcPr>
            <w:tcW w:w="4247" w:type="dxa"/>
          </w:tcPr>
          <w:p w14:paraId="51A5E7D9" w14:textId="77777777" w:rsidR="00A81DFA" w:rsidRDefault="00A81DFA" w:rsidP="00A81DFA"/>
        </w:tc>
      </w:tr>
      <w:tr w:rsidR="00A81DFA" w14:paraId="65D2FCF5" w14:textId="77777777" w:rsidTr="00A81DFA">
        <w:tc>
          <w:tcPr>
            <w:tcW w:w="4247" w:type="dxa"/>
          </w:tcPr>
          <w:p w14:paraId="0753B6BD" w14:textId="77777777" w:rsidR="00A81DFA" w:rsidRDefault="00A81DFA" w:rsidP="00A81DFA"/>
        </w:tc>
        <w:tc>
          <w:tcPr>
            <w:tcW w:w="4247" w:type="dxa"/>
          </w:tcPr>
          <w:p w14:paraId="319615E7" w14:textId="77777777" w:rsidR="00A81DFA" w:rsidRDefault="00A81DFA" w:rsidP="00A81DFA"/>
        </w:tc>
      </w:tr>
    </w:tbl>
    <w:p w14:paraId="2841F86A" w14:textId="453C5998" w:rsidR="009371CF" w:rsidRDefault="009371CF" w:rsidP="000B4875">
      <w:pPr>
        <w:rPr>
          <w:lang w:val="en-US"/>
        </w:rPr>
      </w:pPr>
    </w:p>
    <w:p w14:paraId="3746002D" w14:textId="77777777" w:rsidR="009371CF" w:rsidRDefault="009371CF">
      <w:pPr>
        <w:rPr>
          <w:lang w:val="en-US"/>
        </w:rPr>
      </w:pPr>
      <w:r>
        <w:rPr>
          <w:lang w:val="en-US"/>
        </w:rPr>
        <w:br w:type="page"/>
      </w:r>
    </w:p>
    <w:tbl>
      <w:tblPr>
        <w:tblStyle w:val="Tabelacomgrelha"/>
        <w:tblW w:w="0" w:type="auto"/>
        <w:tblLook w:val="04A0" w:firstRow="1" w:lastRow="0" w:firstColumn="1" w:lastColumn="0" w:noHBand="0" w:noVBand="1"/>
      </w:tblPr>
      <w:tblGrid>
        <w:gridCol w:w="4247"/>
        <w:gridCol w:w="4247"/>
      </w:tblGrid>
      <w:tr w:rsidR="00A81DFA" w14:paraId="490F0407" w14:textId="77777777" w:rsidTr="00A81DFA">
        <w:tc>
          <w:tcPr>
            <w:tcW w:w="4247" w:type="dxa"/>
          </w:tcPr>
          <w:p w14:paraId="7B8B7656" w14:textId="77777777" w:rsidR="00A81DFA" w:rsidRPr="00750B55" w:rsidRDefault="00A81DFA" w:rsidP="00A81DFA">
            <w:pPr>
              <w:rPr>
                <w:b/>
              </w:rPr>
            </w:pPr>
            <w:r w:rsidRPr="00750B55">
              <w:rPr>
                <w:b/>
              </w:rPr>
              <w:lastRenderedPageBreak/>
              <w:t>Identificador</w:t>
            </w:r>
          </w:p>
        </w:tc>
        <w:tc>
          <w:tcPr>
            <w:tcW w:w="4247" w:type="dxa"/>
          </w:tcPr>
          <w:p w14:paraId="3047AEF0" w14:textId="2707E70A" w:rsidR="00A81DFA" w:rsidRPr="00750B55" w:rsidRDefault="00A81DFA" w:rsidP="00A81DFA">
            <w:pPr>
              <w:rPr>
                <w:b/>
              </w:rPr>
            </w:pPr>
            <w:r w:rsidRPr="00750B55">
              <w:rPr>
                <w:b/>
              </w:rPr>
              <w:t>Uc_</w:t>
            </w:r>
            <w:r>
              <w:rPr>
                <w:b/>
              </w:rPr>
              <w:t>HMI_04</w:t>
            </w:r>
          </w:p>
        </w:tc>
      </w:tr>
      <w:tr w:rsidR="00A81DFA" w14:paraId="1BCE4EA1" w14:textId="77777777" w:rsidTr="00A81DFA">
        <w:tc>
          <w:tcPr>
            <w:tcW w:w="4247" w:type="dxa"/>
          </w:tcPr>
          <w:p w14:paraId="601A6E63" w14:textId="77777777" w:rsidR="00A81DFA" w:rsidRDefault="00A81DFA" w:rsidP="00A81DFA">
            <w:r>
              <w:t>Caso de Uso</w:t>
            </w:r>
          </w:p>
        </w:tc>
        <w:tc>
          <w:tcPr>
            <w:tcW w:w="4247" w:type="dxa"/>
          </w:tcPr>
          <w:p w14:paraId="7109B0BE" w14:textId="77777777" w:rsidR="00A81DFA" w:rsidRDefault="00A81DFA" w:rsidP="00A81DFA">
            <w:r>
              <w:t>Importar Gcode</w:t>
            </w:r>
          </w:p>
        </w:tc>
      </w:tr>
      <w:tr w:rsidR="00A81DFA" w14:paraId="036561C1" w14:textId="77777777" w:rsidTr="00A81DFA">
        <w:tc>
          <w:tcPr>
            <w:tcW w:w="4247" w:type="dxa"/>
          </w:tcPr>
          <w:p w14:paraId="54AB35A7" w14:textId="77777777" w:rsidR="00A81DFA" w:rsidRDefault="00A81DFA" w:rsidP="00A81DFA">
            <w:r>
              <w:t>Domínio</w:t>
            </w:r>
          </w:p>
        </w:tc>
        <w:tc>
          <w:tcPr>
            <w:tcW w:w="4247" w:type="dxa"/>
          </w:tcPr>
          <w:p w14:paraId="4736263A" w14:textId="77777777" w:rsidR="00A81DFA" w:rsidRDefault="00A81DFA" w:rsidP="00A81DFA">
            <w:r>
              <w:t>Sistema</w:t>
            </w:r>
          </w:p>
        </w:tc>
      </w:tr>
      <w:tr w:rsidR="00A81DFA" w14:paraId="4DD5F814" w14:textId="77777777" w:rsidTr="00A81DFA">
        <w:tc>
          <w:tcPr>
            <w:tcW w:w="4247" w:type="dxa"/>
          </w:tcPr>
          <w:p w14:paraId="6363E50E" w14:textId="77777777" w:rsidR="00A81DFA" w:rsidRDefault="00A81DFA" w:rsidP="00A81DFA">
            <w:r>
              <w:t>Nível</w:t>
            </w:r>
          </w:p>
        </w:tc>
        <w:tc>
          <w:tcPr>
            <w:tcW w:w="4247" w:type="dxa"/>
          </w:tcPr>
          <w:p w14:paraId="0A572FEB" w14:textId="77777777" w:rsidR="00A81DFA" w:rsidRDefault="00A81DFA" w:rsidP="00A81DFA">
            <w:r>
              <w:t>Objetivo-do-utilizador</w:t>
            </w:r>
          </w:p>
        </w:tc>
      </w:tr>
      <w:tr w:rsidR="00A81DFA" w14:paraId="71939939" w14:textId="77777777" w:rsidTr="00A81DFA">
        <w:tc>
          <w:tcPr>
            <w:tcW w:w="4247" w:type="dxa"/>
          </w:tcPr>
          <w:p w14:paraId="249AE977" w14:textId="77777777" w:rsidR="00A81DFA" w:rsidRDefault="00A81DFA" w:rsidP="00A81DFA">
            <w:r>
              <w:t>Ator Primário</w:t>
            </w:r>
          </w:p>
        </w:tc>
        <w:tc>
          <w:tcPr>
            <w:tcW w:w="4247" w:type="dxa"/>
          </w:tcPr>
          <w:p w14:paraId="65FB37AB" w14:textId="77777777" w:rsidR="00A81DFA" w:rsidRDefault="00A81DFA" w:rsidP="00A81DFA">
            <w:r>
              <w:t>Operador</w:t>
            </w:r>
          </w:p>
        </w:tc>
      </w:tr>
      <w:tr w:rsidR="00A81DFA" w14:paraId="6C7E1648" w14:textId="77777777" w:rsidTr="00A81DFA">
        <w:tc>
          <w:tcPr>
            <w:tcW w:w="4247" w:type="dxa"/>
          </w:tcPr>
          <w:p w14:paraId="466A1472" w14:textId="77777777" w:rsidR="00A81DFA" w:rsidRDefault="00A81DFA" w:rsidP="00A81DFA">
            <w:r>
              <w:t>Partes Interessadas &amp; Interesses</w:t>
            </w:r>
          </w:p>
        </w:tc>
        <w:tc>
          <w:tcPr>
            <w:tcW w:w="4247" w:type="dxa"/>
          </w:tcPr>
          <w:p w14:paraId="6E9F3340" w14:textId="77777777" w:rsidR="00A81DFA" w:rsidRDefault="00A81DFA" w:rsidP="00A81DFA"/>
        </w:tc>
      </w:tr>
      <w:tr w:rsidR="00A81DFA" w14:paraId="7B1C016A" w14:textId="77777777" w:rsidTr="00A81DFA">
        <w:tc>
          <w:tcPr>
            <w:tcW w:w="4247" w:type="dxa"/>
          </w:tcPr>
          <w:p w14:paraId="3C29C80F" w14:textId="77777777" w:rsidR="00A81DFA" w:rsidRDefault="00A81DFA" w:rsidP="00A81DFA">
            <w:r>
              <w:t>Pré-Condição</w:t>
            </w:r>
          </w:p>
        </w:tc>
        <w:tc>
          <w:tcPr>
            <w:tcW w:w="4247" w:type="dxa"/>
          </w:tcPr>
          <w:p w14:paraId="29ECC3B0" w14:textId="77777777" w:rsidR="00A81DFA" w:rsidRDefault="00A81DFA" w:rsidP="00A81DFA">
            <w:r>
              <w:t>O equipamento deve estar ligado e a HMI iniciada</w:t>
            </w:r>
          </w:p>
        </w:tc>
      </w:tr>
      <w:tr w:rsidR="00A81DFA" w14:paraId="2EC0ADDE" w14:textId="77777777" w:rsidTr="00A81DFA">
        <w:tc>
          <w:tcPr>
            <w:tcW w:w="4247" w:type="dxa"/>
          </w:tcPr>
          <w:p w14:paraId="7C6F2E79" w14:textId="77777777" w:rsidR="00A81DFA" w:rsidRDefault="00A81DFA" w:rsidP="00A81DFA">
            <w:r>
              <w:t>Garantias de Sucesso</w:t>
            </w:r>
          </w:p>
        </w:tc>
        <w:tc>
          <w:tcPr>
            <w:tcW w:w="4247" w:type="dxa"/>
          </w:tcPr>
          <w:p w14:paraId="5056D89C" w14:textId="77777777" w:rsidR="00A81DFA" w:rsidRDefault="00A81DFA" w:rsidP="00A81DFA">
            <w:r>
              <w:t>O sistema importou o ficheiro Gcode com sucesso</w:t>
            </w:r>
          </w:p>
        </w:tc>
      </w:tr>
      <w:tr w:rsidR="00A81DFA" w14:paraId="44E4A396" w14:textId="77777777" w:rsidTr="00A81DFA">
        <w:tc>
          <w:tcPr>
            <w:tcW w:w="4247" w:type="dxa"/>
          </w:tcPr>
          <w:p w14:paraId="30DAE548" w14:textId="77777777" w:rsidR="00A81DFA" w:rsidRDefault="00A81DFA" w:rsidP="00A81DFA">
            <w:r>
              <w:t>Iniciador</w:t>
            </w:r>
          </w:p>
        </w:tc>
        <w:tc>
          <w:tcPr>
            <w:tcW w:w="4247" w:type="dxa"/>
          </w:tcPr>
          <w:p w14:paraId="589AC782" w14:textId="77777777" w:rsidR="00A81DFA" w:rsidRDefault="00A81DFA" w:rsidP="00A81DFA">
            <w:r>
              <w:t>Operador</w:t>
            </w:r>
          </w:p>
        </w:tc>
      </w:tr>
      <w:tr w:rsidR="00A81DFA" w14:paraId="56D8F7B0" w14:textId="77777777" w:rsidTr="00A81DFA">
        <w:tc>
          <w:tcPr>
            <w:tcW w:w="4247" w:type="dxa"/>
          </w:tcPr>
          <w:p w14:paraId="126497C6" w14:textId="77777777" w:rsidR="00A81DFA" w:rsidRDefault="00A81DFA" w:rsidP="00A81DFA">
            <w:r>
              <w:t>Cenário Principal de Sucesso</w:t>
            </w:r>
          </w:p>
        </w:tc>
        <w:tc>
          <w:tcPr>
            <w:tcW w:w="4247" w:type="dxa"/>
          </w:tcPr>
          <w:p w14:paraId="381F3815" w14:textId="7E9FCF0A" w:rsidR="00A81DFA" w:rsidRDefault="00A81DFA" w:rsidP="00A81DFA">
            <w:pPr>
              <w:pStyle w:val="PargrafodaLista"/>
              <w:numPr>
                <w:ilvl w:val="0"/>
                <w:numId w:val="40"/>
              </w:numPr>
            </w:pPr>
            <w:r>
              <w:t>Operador arrasta um ficheiro de Gcode para a caixa “Drag and Drop Gcode File”;</w:t>
            </w:r>
          </w:p>
          <w:p w14:paraId="17774D30" w14:textId="228AD59F" w:rsidR="00A81DFA" w:rsidRDefault="00A81DFA" w:rsidP="00A70C29">
            <w:pPr>
              <w:pStyle w:val="PargrafodaLista"/>
              <w:numPr>
                <w:ilvl w:val="0"/>
                <w:numId w:val="40"/>
              </w:numPr>
            </w:pPr>
            <w:r>
              <w:t>Sistema carrega ficheiro e disponibiliza o nome do mesmo;</w:t>
            </w:r>
          </w:p>
        </w:tc>
      </w:tr>
      <w:tr w:rsidR="00A81DFA" w14:paraId="443226EC" w14:textId="77777777" w:rsidTr="00A81DFA">
        <w:tc>
          <w:tcPr>
            <w:tcW w:w="4247" w:type="dxa"/>
          </w:tcPr>
          <w:p w14:paraId="5CA2FF31" w14:textId="77777777" w:rsidR="00A81DFA" w:rsidRDefault="00A81DFA" w:rsidP="00A81DFA">
            <w:r>
              <w:t>Extensões</w:t>
            </w:r>
          </w:p>
        </w:tc>
        <w:tc>
          <w:tcPr>
            <w:tcW w:w="4247" w:type="dxa"/>
          </w:tcPr>
          <w:p w14:paraId="7424D5FC" w14:textId="77777777" w:rsidR="00A81DFA" w:rsidRDefault="00A81DFA" w:rsidP="00A81DFA"/>
        </w:tc>
      </w:tr>
    </w:tbl>
    <w:p w14:paraId="6189292B" w14:textId="674A3A6F" w:rsidR="00A81DFA" w:rsidRDefault="00A81DFA" w:rsidP="000B4875">
      <w:pPr>
        <w:rPr>
          <w:lang w:val="en-US"/>
        </w:rPr>
      </w:pPr>
    </w:p>
    <w:p w14:paraId="25B0A146" w14:textId="1F79EFA4" w:rsidR="00A81DFA" w:rsidRDefault="00A81DFA" w:rsidP="000B4875">
      <w:pPr>
        <w:rPr>
          <w:lang w:val="en-US"/>
        </w:rPr>
      </w:pPr>
    </w:p>
    <w:tbl>
      <w:tblPr>
        <w:tblStyle w:val="Tabelacomgrelha"/>
        <w:tblW w:w="0" w:type="auto"/>
        <w:tblLook w:val="04A0" w:firstRow="1" w:lastRow="0" w:firstColumn="1" w:lastColumn="0" w:noHBand="0" w:noVBand="1"/>
      </w:tblPr>
      <w:tblGrid>
        <w:gridCol w:w="4247"/>
        <w:gridCol w:w="4247"/>
      </w:tblGrid>
      <w:tr w:rsidR="00A81DFA" w14:paraId="414DA1A8" w14:textId="77777777" w:rsidTr="00A81DFA">
        <w:tc>
          <w:tcPr>
            <w:tcW w:w="4247" w:type="dxa"/>
          </w:tcPr>
          <w:p w14:paraId="13DD28FF" w14:textId="77777777" w:rsidR="00A81DFA" w:rsidRPr="00750B55" w:rsidRDefault="00A81DFA" w:rsidP="00A81DFA">
            <w:pPr>
              <w:rPr>
                <w:b/>
              </w:rPr>
            </w:pPr>
            <w:r w:rsidRPr="00750B55">
              <w:rPr>
                <w:b/>
              </w:rPr>
              <w:t>Identificador</w:t>
            </w:r>
          </w:p>
        </w:tc>
        <w:tc>
          <w:tcPr>
            <w:tcW w:w="4247" w:type="dxa"/>
          </w:tcPr>
          <w:p w14:paraId="267A6A52" w14:textId="18CC4E0E" w:rsidR="00A81DFA" w:rsidRPr="00750B55" w:rsidRDefault="00A81DFA" w:rsidP="00A81DFA">
            <w:pPr>
              <w:rPr>
                <w:b/>
              </w:rPr>
            </w:pPr>
            <w:r w:rsidRPr="00750B55">
              <w:rPr>
                <w:b/>
              </w:rPr>
              <w:t>Uc_</w:t>
            </w:r>
            <w:r>
              <w:rPr>
                <w:b/>
              </w:rPr>
              <w:t>HMI_05</w:t>
            </w:r>
          </w:p>
        </w:tc>
      </w:tr>
      <w:tr w:rsidR="00A81DFA" w14:paraId="26FDA500" w14:textId="77777777" w:rsidTr="00A81DFA">
        <w:tc>
          <w:tcPr>
            <w:tcW w:w="4247" w:type="dxa"/>
          </w:tcPr>
          <w:p w14:paraId="5A3F8A03" w14:textId="77777777" w:rsidR="00A81DFA" w:rsidRDefault="00A81DFA" w:rsidP="00A81DFA">
            <w:r>
              <w:t>Caso de Uso</w:t>
            </w:r>
          </w:p>
        </w:tc>
        <w:tc>
          <w:tcPr>
            <w:tcW w:w="4247" w:type="dxa"/>
          </w:tcPr>
          <w:p w14:paraId="529E8914" w14:textId="77777777" w:rsidR="00A81DFA" w:rsidRDefault="00A81DFA" w:rsidP="00A81DFA">
            <w:r>
              <w:t>Enviar Eixos para Posição</w:t>
            </w:r>
          </w:p>
        </w:tc>
      </w:tr>
      <w:tr w:rsidR="00A81DFA" w14:paraId="00543CDC" w14:textId="77777777" w:rsidTr="00A81DFA">
        <w:tc>
          <w:tcPr>
            <w:tcW w:w="4247" w:type="dxa"/>
          </w:tcPr>
          <w:p w14:paraId="6BAFB795" w14:textId="77777777" w:rsidR="00A81DFA" w:rsidRDefault="00A81DFA" w:rsidP="00A81DFA">
            <w:r>
              <w:t>Domínio</w:t>
            </w:r>
          </w:p>
        </w:tc>
        <w:tc>
          <w:tcPr>
            <w:tcW w:w="4247" w:type="dxa"/>
          </w:tcPr>
          <w:p w14:paraId="4F22AD03" w14:textId="77777777" w:rsidR="00A81DFA" w:rsidRDefault="00A81DFA" w:rsidP="00A81DFA">
            <w:r>
              <w:t>Sistema</w:t>
            </w:r>
          </w:p>
        </w:tc>
      </w:tr>
      <w:tr w:rsidR="00A81DFA" w14:paraId="71D5D5AE" w14:textId="77777777" w:rsidTr="00A81DFA">
        <w:tc>
          <w:tcPr>
            <w:tcW w:w="4247" w:type="dxa"/>
          </w:tcPr>
          <w:p w14:paraId="3AAF858F" w14:textId="77777777" w:rsidR="00A81DFA" w:rsidRDefault="00A81DFA" w:rsidP="00A81DFA">
            <w:r>
              <w:t>Nível</w:t>
            </w:r>
          </w:p>
        </w:tc>
        <w:tc>
          <w:tcPr>
            <w:tcW w:w="4247" w:type="dxa"/>
          </w:tcPr>
          <w:p w14:paraId="7AA39D48" w14:textId="77777777" w:rsidR="00A81DFA" w:rsidRDefault="00A81DFA" w:rsidP="00A81DFA">
            <w:r>
              <w:t>Objetivo-do-utilizador</w:t>
            </w:r>
          </w:p>
        </w:tc>
      </w:tr>
      <w:tr w:rsidR="00A81DFA" w14:paraId="641BA655" w14:textId="77777777" w:rsidTr="00A81DFA">
        <w:tc>
          <w:tcPr>
            <w:tcW w:w="4247" w:type="dxa"/>
          </w:tcPr>
          <w:p w14:paraId="33735E3C" w14:textId="77777777" w:rsidR="00A81DFA" w:rsidRDefault="00A81DFA" w:rsidP="00A81DFA">
            <w:r>
              <w:t>Ator Primário</w:t>
            </w:r>
          </w:p>
        </w:tc>
        <w:tc>
          <w:tcPr>
            <w:tcW w:w="4247" w:type="dxa"/>
          </w:tcPr>
          <w:p w14:paraId="6BF2FE88" w14:textId="77777777" w:rsidR="00A81DFA" w:rsidRDefault="00A81DFA" w:rsidP="00A81DFA">
            <w:r>
              <w:t>Operador</w:t>
            </w:r>
          </w:p>
        </w:tc>
      </w:tr>
      <w:tr w:rsidR="00A81DFA" w14:paraId="7FB8E1FA" w14:textId="77777777" w:rsidTr="00A81DFA">
        <w:tc>
          <w:tcPr>
            <w:tcW w:w="4247" w:type="dxa"/>
          </w:tcPr>
          <w:p w14:paraId="13C8FFB2" w14:textId="77777777" w:rsidR="00A81DFA" w:rsidRDefault="00A81DFA" w:rsidP="00A81DFA">
            <w:r>
              <w:t>Partes Interessadas &amp; Interesses</w:t>
            </w:r>
          </w:p>
        </w:tc>
        <w:tc>
          <w:tcPr>
            <w:tcW w:w="4247" w:type="dxa"/>
          </w:tcPr>
          <w:p w14:paraId="210609F6" w14:textId="77777777" w:rsidR="00A81DFA" w:rsidRDefault="00A81DFA" w:rsidP="00A81DFA"/>
        </w:tc>
      </w:tr>
      <w:tr w:rsidR="00A81DFA" w14:paraId="332CE9BE" w14:textId="77777777" w:rsidTr="00A81DFA">
        <w:tc>
          <w:tcPr>
            <w:tcW w:w="4247" w:type="dxa"/>
          </w:tcPr>
          <w:p w14:paraId="72C23C30" w14:textId="77777777" w:rsidR="00A81DFA" w:rsidRDefault="00A81DFA" w:rsidP="00A81DFA">
            <w:r>
              <w:t>Pré-Condição</w:t>
            </w:r>
          </w:p>
        </w:tc>
        <w:tc>
          <w:tcPr>
            <w:tcW w:w="4247" w:type="dxa"/>
          </w:tcPr>
          <w:p w14:paraId="208BEDC2" w14:textId="454008D8" w:rsidR="00A81DFA" w:rsidRDefault="00A81DFA" w:rsidP="00A81DFA">
            <w:r>
              <w:t>O equipamento deve estar ligado e a HMI iniciada;</w:t>
            </w:r>
          </w:p>
        </w:tc>
      </w:tr>
      <w:tr w:rsidR="00A81DFA" w14:paraId="72455390" w14:textId="77777777" w:rsidTr="00A81DFA">
        <w:tc>
          <w:tcPr>
            <w:tcW w:w="4247" w:type="dxa"/>
          </w:tcPr>
          <w:p w14:paraId="5D0FF5B0" w14:textId="77777777" w:rsidR="00A81DFA" w:rsidRDefault="00A81DFA" w:rsidP="00A81DFA">
            <w:r>
              <w:t>Garantias de Sucesso</w:t>
            </w:r>
          </w:p>
        </w:tc>
        <w:tc>
          <w:tcPr>
            <w:tcW w:w="4247" w:type="dxa"/>
          </w:tcPr>
          <w:p w14:paraId="48514EB5" w14:textId="77777777" w:rsidR="00A81DFA" w:rsidRDefault="00A81DFA" w:rsidP="00A81DFA">
            <w:r>
              <w:t>O sistema envia os eixos do equipamento para a posição inserida com sucesso</w:t>
            </w:r>
          </w:p>
        </w:tc>
      </w:tr>
      <w:tr w:rsidR="00A81DFA" w14:paraId="20CE0430" w14:textId="77777777" w:rsidTr="00A81DFA">
        <w:tc>
          <w:tcPr>
            <w:tcW w:w="4247" w:type="dxa"/>
          </w:tcPr>
          <w:p w14:paraId="68A3A509" w14:textId="77777777" w:rsidR="00A81DFA" w:rsidRDefault="00A81DFA" w:rsidP="00A81DFA">
            <w:r>
              <w:t>Iniciador</w:t>
            </w:r>
          </w:p>
        </w:tc>
        <w:tc>
          <w:tcPr>
            <w:tcW w:w="4247" w:type="dxa"/>
          </w:tcPr>
          <w:p w14:paraId="68FF2F7F" w14:textId="77777777" w:rsidR="00A81DFA" w:rsidRDefault="00A81DFA" w:rsidP="00A81DFA">
            <w:r>
              <w:t>Operador</w:t>
            </w:r>
          </w:p>
        </w:tc>
      </w:tr>
      <w:tr w:rsidR="00A81DFA" w14:paraId="13D4ACB5" w14:textId="77777777" w:rsidTr="00A81DFA">
        <w:tc>
          <w:tcPr>
            <w:tcW w:w="4247" w:type="dxa"/>
          </w:tcPr>
          <w:p w14:paraId="1A83723E" w14:textId="77777777" w:rsidR="00A81DFA" w:rsidRDefault="00A81DFA" w:rsidP="00A81DFA">
            <w:r>
              <w:t>Cenário Principal de Sucesso</w:t>
            </w:r>
          </w:p>
        </w:tc>
        <w:tc>
          <w:tcPr>
            <w:tcW w:w="4247" w:type="dxa"/>
          </w:tcPr>
          <w:p w14:paraId="3FC26EF8" w14:textId="77777777" w:rsidR="00A81DFA" w:rsidRDefault="00A81DFA" w:rsidP="00A81DFA">
            <w:pPr>
              <w:pStyle w:val="PargrafodaLista"/>
              <w:numPr>
                <w:ilvl w:val="0"/>
                <w:numId w:val="41"/>
              </w:numPr>
            </w:pPr>
            <w:r>
              <w:t>Operador insere posição no espaço para todos os eixos e clica em “Send to Position”;</w:t>
            </w:r>
          </w:p>
          <w:p w14:paraId="2127EDA6" w14:textId="77777777" w:rsidR="00A81DFA" w:rsidRDefault="00A81DFA" w:rsidP="00A81DFA">
            <w:pPr>
              <w:pStyle w:val="PargrafodaLista"/>
              <w:numPr>
                <w:ilvl w:val="0"/>
                <w:numId w:val="41"/>
              </w:numPr>
            </w:pPr>
            <w:r>
              <w:t>Sistema move equipamento para a posição inserida em todos os eixos;</w:t>
            </w:r>
          </w:p>
        </w:tc>
      </w:tr>
      <w:tr w:rsidR="00A81DFA" w14:paraId="25DC8B4E" w14:textId="77777777" w:rsidTr="00A81DFA">
        <w:tc>
          <w:tcPr>
            <w:tcW w:w="4247" w:type="dxa"/>
          </w:tcPr>
          <w:p w14:paraId="60F26675" w14:textId="77777777" w:rsidR="00A81DFA" w:rsidRDefault="00A81DFA" w:rsidP="00A81DFA">
            <w:r>
              <w:t>Extensões</w:t>
            </w:r>
          </w:p>
        </w:tc>
        <w:tc>
          <w:tcPr>
            <w:tcW w:w="4247" w:type="dxa"/>
          </w:tcPr>
          <w:p w14:paraId="4E517404" w14:textId="77777777" w:rsidR="00A81DFA" w:rsidRDefault="00A81DFA" w:rsidP="00A81DFA"/>
        </w:tc>
      </w:tr>
    </w:tbl>
    <w:p w14:paraId="23EB3268" w14:textId="54D59DF2" w:rsidR="00A81DFA" w:rsidRDefault="00A81DFA" w:rsidP="000B4875">
      <w:pPr>
        <w:rPr>
          <w:lang w:val="en-US"/>
        </w:rPr>
      </w:pPr>
    </w:p>
    <w:tbl>
      <w:tblPr>
        <w:tblStyle w:val="Tabelacomgrelha"/>
        <w:tblW w:w="0" w:type="auto"/>
        <w:tblLook w:val="04A0" w:firstRow="1" w:lastRow="0" w:firstColumn="1" w:lastColumn="0" w:noHBand="0" w:noVBand="1"/>
      </w:tblPr>
      <w:tblGrid>
        <w:gridCol w:w="4247"/>
        <w:gridCol w:w="4247"/>
      </w:tblGrid>
      <w:tr w:rsidR="00A70C29" w14:paraId="74259CBE" w14:textId="77777777" w:rsidTr="009546B4">
        <w:tc>
          <w:tcPr>
            <w:tcW w:w="4247" w:type="dxa"/>
          </w:tcPr>
          <w:p w14:paraId="345F8F22" w14:textId="77777777" w:rsidR="00A70C29" w:rsidRPr="00750B55" w:rsidRDefault="00A70C29" w:rsidP="009546B4">
            <w:pPr>
              <w:rPr>
                <w:b/>
              </w:rPr>
            </w:pPr>
            <w:r w:rsidRPr="00750B55">
              <w:rPr>
                <w:b/>
              </w:rPr>
              <w:t>Identificador</w:t>
            </w:r>
          </w:p>
        </w:tc>
        <w:tc>
          <w:tcPr>
            <w:tcW w:w="4247" w:type="dxa"/>
          </w:tcPr>
          <w:p w14:paraId="5102D155" w14:textId="3B2CE66E" w:rsidR="00A70C29" w:rsidRPr="00750B55" w:rsidRDefault="00A70C29" w:rsidP="009546B4">
            <w:pPr>
              <w:rPr>
                <w:b/>
              </w:rPr>
            </w:pPr>
            <w:r w:rsidRPr="00750B55">
              <w:rPr>
                <w:b/>
              </w:rPr>
              <w:t>Uc_</w:t>
            </w:r>
            <w:r>
              <w:rPr>
                <w:b/>
              </w:rPr>
              <w:t>HMI_06</w:t>
            </w:r>
          </w:p>
        </w:tc>
      </w:tr>
      <w:tr w:rsidR="00A70C29" w14:paraId="680931EA" w14:textId="77777777" w:rsidTr="009546B4">
        <w:tc>
          <w:tcPr>
            <w:tcW w:w="4247" w:type="dxa"/>
          </w:tcPr>
          <w:p w14:paraId="61FB1052" w14:textId="77777777" w:rsidR="00A70C29" w:rsidRDefault="00A70C29" w:rsidP="009546B4">
            <w:r>
              <w:t>Caso de Uso</w:t>
            </w:r>
          </w:p>
        </w:tc>
        <w:tc>
          <w:tcPr>
            <w:tcW w:w="4247" w:type="dxa"/>
          </w:tcPr>
          <w:p w14:paraId="77ADF7D2" w14:textId="77777777" w:rsidR="00A70C29" w:rsidRDefault="00A70C29" w:rsidP="009546B4">
            <w:r>
              <w:t>Executar Gcode</w:t>
            </w:r>
          </w:p>
        </w:tc>
      </w:tr>
      <w:tr w:rsidR="00A70C29" w14:paraId="7EB9EC95" w14:textId="77777777" w:rsidTr="009546B4">
        <w:tc>
          <w:tcPr>
            <w:tcW w:w="4247" w:type="dxa"/>
          </w:tcPr>
          <w:p w14:paraId="43CCDD50" w14:textId="77777777" w:rsidR="00A70C29" w:rsidRDefault="00A70C29" w:rsidP="009546B4">
            <w:r>
              <w:t>Domínio</w:t>
            </w:r>
          </w:p>
        </w:tc>
        <w:tc>
          <w:tcPr>
            <w:tcW w:w="4247" w:type="dxa"/>
          </w:tcPr>
          <w:p w14:paraId="255310D8" w14:textId="77777777" w:rsidR="00A70C29" w:rsidRDefault="00A70C29" w:rsidP="009546B4">
            <w:r>
              <w:t>Sistema</w:t>
            </w:r>
          </w:p>
        </w:tc>
      </w:tr>
      <w:tr w:rsidR="00A70C29" w14:paraId="6F1E321E" w14:textId="77777777" w:rsidTr="009546B4">
        <w:tc>
          <w:tcPr>
            <w:tcW w:w="4247" w:type="dxa"/>
          </w:tcPr>
          <w:p w14:paraId="3DB60039" w14:textId="77777777" w:rsidR="00A70C29" w:rsidRDefault="00A70C29" w:rsidP="009546B4">
            <w:r>
              <w:t>Nível</w:t>
            </w:r>
          </w:p>
        </w:tc>
        <w:tc>
          <w:tcPr>
            <w:tcW w:w="4247" w:type="dxa"/>
          </w:tcPr>
          <w:p w14:paraId="0A335A5C" w14:textId="77777777" w:rsidR="00A70C29" w:rsidRDefault="00A70C29" w:rsidP="009546B4">
            <w:r>
              <w:t>Objetivo-do-utilizador</w:t>
            </w:r>
          </w:p>
        </w:tc>
      </w:tr>
      <w:tr w:rsidR="00A70C29" w14:paraId="13CE2EC3" w14:textId="77777777" w:rsidTr="009546B4">
        <w:tc>
          <w:tcPr>
            <w:tcW w:w="4247" w:type="dxa"/>
          </w:tcPr>
          <w:p w14:paraId="747599AA" w14:textId="77777777" w:rsidR="00A70C29" w:rsidRDefault="00A70C29" w:rsidP="009546B4">
            <w:r>
              <w:t>Ator Primário</w:t>
            </w:r>
          </w:p>
        </w:tc>
        <w:tc>
          <w:tcPr>
            <w:tcW w:w="4247" w:type="dxa"/>
          </w:tcPr>
          <w:p w14:paraId="5E94F6D5" w14:textId="77777777" w:rsidR="00A70C29" w:rsidRDefault="00A70C29" w:rsidP="009546B4">
            <w:r>
              <w:t>Operador</w:t>
            </w:r>
          </w:p>
        </w:tc>
      </w:tr>
      <w:tr w:rsidR="00A70C29" w14:paraId="67C7EAEB" w14:textId="77777777" w:rsidTr="009546B4">
        <w:tc>
          <w:tcPr>
            <w:tcW w:w="4247" w:type="dxa"/>
          </w:tcPr>
          <w:p w14:paraId="67E49919" w14:textId="77777777" w:rsidR="00A70C29" w:rsidRDefault="00A70C29" w:rsidP="009546B4">
            <w:r>
              <w:t>Partes Interessadas &amp; Interesses</w:t>
            </w:r>
          </w:p>
        </w:tc>
        <w:tc>
          <w:tcPr>
            <w:tcW w:w="4247" w:type="dxa"/>
          </w:tcPr>
          <w:p w14:paraId="47D23F01" w14:textId="77777777" w:rsidR="00A70C29" w:rsidRDefault="00A70C29" w:rsidP="009546B4"/>
        </w:tc>
      </w:tr>
      <w:tr w:rsidR="00A70C29" w14:paraId="0E259081" w14:textId="77777777" w:rsidTr="009546B4">
        <w:tc>
          <w:tcPr>
            <w:tcW w:w="4247" w:type="dxa"/>
          </w:tcPr>
          <w:p w14:paraId="7B8C263D" w14:textId="77777777" w:rsidR="00A70C29" w:rsidRDefault="00A70C29" w:rsidP="009546B4">
            <w:r>
              <w:t>Pré-Condição</w:t>
            </w:r>
          </w:p>
        </w:tc>
        <w:tc>
          <w:tcPr>
            <w:tcW w:w="4247" w:type="dxa"/>
          </w:tcPr>
          <w:p w14:paraId="4AA3EF71" w14:textId="7B7131BC" w:rsidR="00A70C29" w:rsidRDefault="00A70C29" w:rsidP="00A70C29">
            <w:r>
              <w:t>O equipamento deve estar ligado, a HMI iniciada e um ficheiro Gcode ter sido importado;</w:t>
            </w:r>
          </w:p>
        </w:tc>
      </w:tr>
      <w:tr w:rsidR="00A70C29" w14:paraId="364FC83C" w14:textId="77777777" w:rsidTr="009546B4">
        <w:tc>
          <w:tcPr>
            <w:tcW w:w="4247" w:type="dxa"/>
          </w:tcPr>
          <w:p w14:paraId="52255F28" w14:textId="77777777" w:rsidR="00A70C29" w:rsidRDefault="00A70C29" w:rsidP="009546B4">
            <w:r>
              <w:lastRenderedPageBreak/>
              <w:t>Garantias de Sucesso</w:t>
            </w:r>
          </w:p>
        </w:tc>
        <w:tc>
          <w:tcPr>
            <w:tcW w:w="4247" w:type="dxa"/>
          </w:tcPr>
          <w:p w14:paraId="7EC06781" w14:textId="77777777" w:rsidR="00A70C29" w:rsidRDefault="00A70C29" w:rsidP="009546B4">
            <w:r>
              <w:t>O sistema executa o Gcode do conteúdo do ficheiro e o equipamento move-se consoante comandos indicados no mesmo</w:t>
            </w:r>
          </w:p>
        </w:tc>
      </w:tr>
      <w:tr w:rsidR="00A70C29" w14:paraId="354A6A09" w14:textId="77777777" w:rsidTr="009546B4">
        <w:tc>
          <w:tcPr>
            <w:tcW w:w="4247" w:type="dxa"/>
          </w:tcPr>
          <w:p w14:paraId="2DC16FC1" w14:textId="77777777" w:rsidR="00A70C29" w:rsidRDefault="00A70C29" w:rsidP="009546B4">
            <w:r>
              <w:t>Iniciador</w:t>
            </w:r>
          </w:p>
        </w:tc>
        <w:tc>
          <w:tcPr>
            <w:tcW w:w="4247" w:type="dxa"/>
          </w:tcPr>
          <w:p w14:paraId="70E8FD4D" w14:textId="77777777" w:rsidR="00A70C29" w:rsidRDefault="00A70C29" w:rsidP="009546B4">
            <w:r>
              <w:t>Operador</w:t>
            </w:r>
          </w:p>
        </w:tc>
      </w:tr>
      <w:tr w:rsidR="00A70C29" w14:paraId="253935A0" w14:textId="77777777" w:rsidTr="009546B4">
        <w:tc>
          <w:tcPr>
            <w:tcW w:w="4247" w:type="dxa"/>
          </w:tcPr>
          <w:p w14:paraId="02D2A6E0" w14:textId="77777777" w:rsidR="00A70C29" w:rsidRDefault="00A70C29" w:rsidP="009546B4">
            <w:r>
              <w:t>Cenário Principal de Sucesso</w:t>
            </w:r>
          </w:p>
        </w:tc>
        <w:tc>
          <w:tcPr>
            <w:tcW w:w="4247" w:type="dxa"/>
          </w:tcPr>
          <w:p w14:paraId="66589D6A" w14:textId="79911895" w:rsidR="00A70C29" w:rsidRDefault="00A70C29" w:rsidP="00A70C29">
            <w:pPr>
              <w:pStyle w:val="PargrafodaLista"/>
              <w:numPr>
                <w:ilvl w:val="0"/>
                <w:numId w:val="42"/>
              </w:numPr>
            </w:pPr>
            <w:r>
              <w:t>Operador clica em Print;</w:t>
            </w:r>
          </w:p>
          <w:p w14:paraId="709BD4A2" w14:textId="77777777" w:rsidR="00A70C29" w:rsidRDefault="00A70C29" w:rsidP="00A70C29">
            <w:pPr>
              <w:pStyle w:val="PargrafodaLista"/>
              <w:numPr>
                <w:ilvl w:val="0"/>
                <w:numId w:val="42"/>
              </w:numPr>
            </w:pPr>
            <w:r>
              <w:t>Sistema inicia execução do Gcode importado no ficheiro e equipamento move-se consoante comandos indicados no mesmo;</w:t>
            </w:r>
          </w:p>
        </w:tc>
      </w:tr>
      <w:tr w:rsidR="00A70C29" w14:paraId="167D72C7" w14:textId="77777777" w:rsidTr="009546B4">
        <w:tc>
          <w:tcPr>
            <w:tcW w:w="4247" w:type="dxa"/>
          </w:tcPr>
          <w:p w14:paraId="1ECB0ED2" w14:textId="77777777" w:rsidR="00A70C29" w:rsidRDefault="00A70C29" w:rsidP="009546B4">
            <w:r>
              <w:t>Extensões</w:t>
            </w:r>
          </w:p>
        </w:tc>
        <w:tc>
          <w:tcPr>
            <w:tcW w:w="4247" w:type="dxa"/>
          </w:tcPr>
          <w:p w14:paraId="6F046401" w14:textId="77777777" w:rsidR="00A70C29" w:rsidRDefault="00A70C29" w:rsidP="009546B4"/>
        </w:tc>
      </w:tr>
    </w:tbl>
    <w:p w14:paraId="22191DB0" w14:textId="23A804F7" w:rsidR="00A70C29" w:rsidRDefault="00A70C29" w:rsidP="000B4875">
      <w:pPr>
        <w:rPr>
          <w:lang w:val="en-US"/>
        </w:rPr>
      </w:pPr>
    </w:p>
    <w:tbl>
      <w:tblPr>
        <w:tblStyle w:val="Tabelacomgrelha"/>
        <w:tblW w:w="0" w:type="auto"/>
        <w:tblLook w:val="04A0" w:firstRow="1" w:lastRow="0" w:firstColumn="1" w:lastColumn="0" w:noHBand="0" w:noVBand="1"/>
      </w:tblPr>
      <w:tblGrid>
        <w:gridCol w:w="4247"/>
        <w:gridCol w:w="4247"/>
      </w:tblGrid>
      <w:tr w:rsidR="00A70C29" w14:paraId="41EFC744" w14:textId="77777777" w:rsidTr="009546B4">
        <w:tc>
          <w:tcPr>
            <w:tcW w:w="4247" w:type="dxa"/>
          </w:tcPr>
          <w:p w14:paraId="4C5A1E2F" w14:textId="77777777" w:rsidR="00A70C29" w:rsidRPr="00750B55" w:rsidRDefault="00A70C29" w:rsidP="009546B4">
            <w:pPr>
              <w:rPr>
                <w:b/>
              </w:rPr>
            </w:pPr>
            <w:r w:rsidRPr="00750B55">
              <w:rPr>
                <w:b/>
              </w:rPr>
              <w:t>Identificador</w:t>
            </w:r>
          </w:p>
        </w:tc>
        <w:tc>
          <w:tcPr>
            <w:tcW w:w="4247" w:type="dxa"/>
          </w:tcPr>
          <w:p w14:paraId="3844C96A" w14:textId="59A3FD7A" w:rsidR="00A70C29" w:rsidRPr="00750B55" w:rsidRDefault="00A70C29" w:rsidP="009546B4">
            <w:pPr>
              <w:rPr>
                <w:b/>
              </w:rPr>
            </w:pPr>
            <w:r w:rsidRPr="00750B55">
              <w:rPr>
                <w:b/>
              </w:rPr>
              <w:t>Uc_</w:t>
            </w:r>
            <w:r>
              <w:rPr>
                <w:b/>
              </w:rPr>
              <w:t>HMI_07</w:t>
            </w:r>
          </w:p>
        </w:tc>
      </w:tr>
      <w:tr w:rsidR="00A70C29" w14:paraId="7BD14A5B" w14:textId="77777777" w:rsidTr="009546B4">
        <w:tc>
          <w:tcPr>
            <w:tcW w:w="4247" w:type="dxa"/>
          </w:tcPr>
          <w:p w14:paraId="26BC5ACA" w14:textId="77777777" w:rsidR="00A70C29" w:rsidRDefault="00A70C29" w:rsidP="009546B4">
            <w:r>
              <w:t>Caso de Uso</w:t>
            </w:r>
          </w:p>
        </w:tc>
        <w:tc>
          <w:tcPr>
            <w:tcW w:w="4247" w:type="dxa"/>
          </w:tcPr>
          <w:p w14:paraId="22F3BE1E" w14:textId="4786D916" w:rsidR="00A70C29" w:rsidRDefault="00A70C29" w:rsidP="009546B4">
            <w:r>
              <w:t>Ligar Equipamento</w:t>
            </w:r>
          </w:p>
        </w:tc>
      </w:tr>
      <w:tr w:rsidR="00A70C29" w14:paraId="43FF45E1" w14:textId="77777777" w:rsidTr="009546B4">
        <w:tc>
          <w:tcPr>
            <w:tcW w:w="4247" w:type="dxa"/>
          </w:tcPr>
          <w:p w14:paraId="271E6D83" w14:textId="77777777" w:rsidR="00A70C29" w:rsidRDefault="00A70C29" w:rsidP="009546B4">
            <w:r>
              <w:t>Domínio</w:t>
            </w:r>
          </w:p>
        </w:tc>
        <w:tc>
          <w:tcPr>
            <w:tcW w:w="4247" w:type="dxa"/>
          </w:tcPr>
          <w:p w14:paraId="555BF628" w14:textId="77777777" w:rsidR="00A70C29" w:rsidRDefault="00A70C29" w:rsidP="009546B4">
            <w:r>
              <w:t>Sistema</w:t>
            </w:r>
          </w:p>
        </w:tc>
      </w:tr>
      <w:tr w:rsidR="00A70C29" w14:paraId="7BA55D6D" w14:textId="77777777" w:rsidTr="009546B4">
        <w:tc>
          <w:tcPr>
            <w:tcW w:w="4247" w:type="dxa"/>
          </w:tcPr>
          <w:p w14:paraId="3328B16A" w14:textId="77777777" w:rsidR="00A70C29" w:rsidRDefault="00A70C29" w:rsidP="009546B4">
            <w:r>
              <w:t>Nível</w:t>
            </w:r>
          </w:p>
        </w:tc>
        <w:tc>
          <w:tcPr>
            <w:tcW w:w="4247" w:type="dxa"/>
          </w:tcPr>
          <w:p w14:paraId="3B2AFFD5" w14:textId="77777777" w:rsidR="00A70C29" w:rsidRDefault="00A70C29" w:rsidP="009546B4">
            <w:r>
              <w:t>Objetivo-do-utilizador</w:t>
            </w:r>
          </w:p>
        </w:tc>
      </w:tr>
      <w:tr w:rsidR="00A70C29" w14:paraId="2514A73D" w14:textId="77777777" w:rsidTr="009546B4">
        <w:tc>
          <w:tcPr>
            <w:tcW w:w="4247" w:type="dxa"/>
          </w:tcPr>
          <w:p w14:paraId="11FE10A4" w14:textId="77777777" w:rsidR="00A70C29" w:rsidRDefault="00A70C29" w:rsidP="009546B4">
            <w:r>
              <w:t>Ator Primário</w:t>
            </w:r>
          </w:p>
        </w:tc>
        <w:tc>
          <w:tcPr>
            <w:tcW w:w="4247" w:type="dxa"/>
          </w:tcPr>
          <w:p w14:paraId="5AD128BC" w14:textId="77777777" w:rsidR="00A70C29" w:rsidRDefault="00A70C29" w:rsidP="009546B4">
            <w:r>
              <w:t>Operador</w:t>
            </w:r>
          </w:p>
        </w:tc>
      </w:tr>
      <w:tr w:rsidR="00A70C29" w14:paraId="3A554E36" w14:textId="77777777" w:rsidTr="009546B4">
        <w:tc>
          <w:tcPr>
            <w:tcW w:w="4247" w:type="dxa"/>
          </w:tcPr>
          <w:p w14:paraId="24609B11" w14:textId="77777777" w:rsidR="00A70C29" w:rsidRDefault="00A70C29" w:rsidP="009546B4">
            <w:r>
              <w:t>Partes Interessadas &amp; Interesses</w:t>
            </w:r>
          </w:p>
        </w:tc>
        <w:tc>
          <w:tcPr>
            <w:tcW w:w="4247" w:type="dxa"/>
          </w:tcPr>
          <w:p w14:paraId="29298EBA" w14:textId="77777777" w:rsidR="00A70C29" w:rsidRDefault="00A70C29" w:rsidP="009546B4"/>
        </w:tc>
      </w:tr>
      <w:tr w:rsidR="00A70C29" w14:paraId="4AA7CD7B" w14:textId="77777777" w:rsidTr="009546B4">
        <w:tc>
          <w:tcPr>
            <w:tcW w:w="4247" w:type="dxa"/>
          </w:tcPr>
          <w:p w14:paraId="75A642E2" w14:textId="77777777" w:rsidR="00A70C29" w:rsidRDefault="00A70C29" w:rsidP="009546B4">
            <w:r>
              <w:t>Pré-Condição</w:t>
            </w:r>
          </w:p>
        </w:tc>
        <w:tc>
          <w:tcPr>
            <w:tcW w:w="4247" w:type="dxa"/>
          </w:tcPr>
          <w:p w14:paraId="0660CD12" w14:textId="271D25A7" w:rsidR="00A70C29" w:rsidRDefault="00A70C29" w:rsidP="00A70C29">
            <w:r>
              <w:t>O equipamento deve estar pronto a ser utilizado</w:t>
            </w:r>
          </w:p>
        </w:tc>
      </w:tr>
      <w:tr w:rsidR="00A70C29" w14:paraId="6E3A673A" w14:textId="77777777" w:rsidTr="009546B4">
        <w:tc>
          <w:tcPr>
            <w:tcW w:w="4247" w:type="dxa"/>
          </w:tcPr>
          <w:p w14:paraId="2282CC64" w14:textId="77777777" w:rsidR="00A70C29" w:rsidRDefault="00A70C29" w:rsidP="009546B4">
            <w:r>
              <w:t>Garantias de Sucesso</w:t>
            </w:r>
          </w:p>
        </w:tc>
        <w:tc>
          <w:tcPr>
            <w:tcW w:w="4247" w:type="dxa"/>
          </w:tcPr>
          <w:p w14:paraId="0EE7D09A" w14:textId="55961ED2" w:rsidR="00A70C29" w:rsidRDefault="00A70C29" w:rsidP="00A70C29">
            <w:r>
              <w:t>O equipamento liga</w:t>
            </w:r>
          </w:p>
        </w:tc>
      </w:tr>
      <w:tr w:rsidR="00A70C29" w14:paraId="678A4B5D" w14:textId="77777777" w:rsidTr="009546B4">
        <w:tc>
          <w:tcPr>
            <w:tcW w:w="4247" w:type="dxa"/>
          </w:tcPr>
          <w:p w14:paraId="5197209E" w14:textId="77777777" w:rsidR="00A70C29" w:rsidRDefault="00A70C29" w:rsidP="009546B4">
            <w:r>
              <w:t>Iniciador</w:t>
            </w:r>
          </w:p>
        </w:tc>
        <w:tc>
          <w:tcPr>
            <w:tcW w:w="4247" w:type="dxa"/>
          </w:tcPr>
          <w:p w14:paraId="2DCB33AD" w14:textId="77777777" w:rsidR="00A70C29" w:rsidRDefault="00A70C29" w:rsidP="009546B4">
            <w:r>
              <w:t>Operador</w:t>
            </w:r>
          </w:p>
        </w:tc>
      </w:tr>
      <w:tr w:rsidR="00A70C29" w14:paraId="5C6059A5" w14:textId="77777777" w:rsidTr="009546B4">
        <w:tc>
          <w:tcPr>
            <w:tcW w:w="4247" w:type="dxa"/>
          </w:tcPr>
          <w:p w14:paraId="3F7A0E9E" w14:textId="77777777" w:rsidR="00A70C29" w:rsidRDefault="00A70C29" w:rsidP="009546B4">
            <w:r>
              <w:t>Cenário Principal de Sucesso</w:t>
            </w:r>
          </w:p>
        </w:tc>
        <w:tc>
          <w:tcPr>
            <w:tcW w:w="4247" w:type="dxa"/>
          </w:tcPr>
          <w:p w14:paraId="488FA973" w14:textId="13DE9C62" w:rsidR="00A70C29" w:rsidRDefault="005201D5" w:rsidP="00A70C29">
            <w:pPr>
              <w:pStyle w:val="PargrafodaLista"/>
              <w:numPr>
                <w:ilvl w:val="0"/>
                <w:numId w:val="43"/>
              </w:numPr>
            </w:pPr>
            <w:r>
              <w:t>Operador clica no botão Power</w:t>
            </w:r>
            <w:r w:rsidR="00A70C29">
              <w:t>;</w:t>
            </w:r>
          </w:p>
          <w:p w14:paraId="02B106D9" w14:textId="068D4B38" w:rsidR="00A70C29" w:rsidRDefault="00A70C29" w:rsidP="005201D5">
            <w:pPr>
              <w:pStyle w:val="PargrafodaLista"/>
              <w:numPr>
                <w:ilvl w:val="0"/>
                <w:numId w:val="43"/>
              </w:numPr>
            </w:pPr>
            <w:r>
              <w:t xml:space="preserve">Sistema </w:t>
            </w:r>
            <w:r w:rsidR="005201D5">
              <w:t>liga o equipamento</w:t>
            </w:r>
            <w:r>
              <w:t>;</w:t>
            </w:r>
          </w:p>
        </w:tc>
      </w:tr>
      <w:tr w:rsidR="00A70C29" w14:paraId="512B793F" w14:textId="77777777" w:rsidTr="009546B4">
        <w:tc>
          <w:tcPr>
            <w:tcW w:w="4247" w:type="dxa"/>
          </w:tcPr>
          <w:p w14:paraId="775BEC3A" w14:textId="77777777" w:rsidR="00A70C29" w:rsidRDefault="00A70C29" w:rsidP="009546B4">
            <w:r>
              <w:t>Extensões</w:t>
            </w:r>
          </w:p>
        </w:tc>
        <w:tc>
          <w:tcPr>
            <w:tcW w:w="4247" w:type="dxa"/>
          </w:tcPr>
          <w:p w14:paraId="1C826362" w14:textId="77777777" w:rsidR="00A70C29" w:rsidRDefault="00A70C29" w:rsidP="009546B4"/>
        </w:tc>
      </w:tr>
    </w:tbl>
    <w:p w14:paraId="7FD331B9" w14:textId="03D56151" w:rsidR="00A70C29" w:rsidRDefault="00A70C29" w:rsidP="000B4875">
      <w:pPr>
        <w:rPr>
          <w:lang w:val="en-US"/>
        </w:rPr>
      </w:pPr>
    </w:p>
    <w:tbl>
      <w:tblPr>
        <w:tblStyle w:val="Tabelacomgrelha"/>
        <w:tblW w:w="0" w:type="auto"/>
        <w:tblLook w:val="04A0" w:firstRow="1" w:lastRow="0" w:firstColumn="1" w:lastColumn="0" w:noHBand="0" w:noVBand="1"/>
      </w:tblPr>
      <w:tblGrid>
        <w:gridCol w:w="4247"/>
        <w:gridCol w:w="4247"/>
      </w:tblGrid>
      <w:tr w:rsidR="005201D5" w14:paraId="6954FD04" w14:textId="77777777" w:rsidTr="009546B4">
        <w:tc>
          <w:tcPr>
            <w:tcW w:w="4247" w:type="dxa"/>
          </w:tcPr>
          <w:p w14:paraId="33D9021E" w14:textId="77777777" w:rsidR="005201D5" w:rsidRPr="00750B55" w:rsidRDefault="005201D5" w:rsidP="009546B4">
            <w:pPr>
              <w:rPr>
                <w:b/>
              </w:rPr>
            </w:pPr>
            <w:r w:rsidRPr="00750B55">
              <w:rPr>
                <w:b/>
              </w:rPr>
              <w:t>Identificador</w:t>
            </w:r>
          </w:p>
        </w:tc>
        <w:tc>
          <w:tcPr>
            <w:tcW w:w="4247" w:type="dxa"/>
          </w:tcPr>
          <w:p w14:paraId="2732F7B1" w14:textId="252AB497" w:rsidR="005201D5" w:rsidRPr="00750B55" w:rsidRDefault="005201D5" w:rsidP="009546B4">
            <w:pPr>
              <w:rPr>
                <w:b/>
              </w:rPr>
            </w:pPr>
            <w:r w:rsidRPr="00750B55">
              <w:rPr>
                <w:b/>
              </w:rPr>
              <w:t>Uc_</w:t>
            </w:r>
            <w:r>
              <w:rPr>
                <w:b/>
              </w:rPr>
              <w:t>HMI_08</w:t>
            </w:r>
          </w:p>
        </w:tc>
      </w:tr>
      <w:tr w:rsidR="005201D5" w14:paraId="42E0F1DE" w14:textId="77777777" w:rsidTr="009546B4">
        <w:tc>
          <w:tcPr>
            <w:tcW w:w="4247" w:type="dxa"/>
          </w:tcPr>
          <w:p w14:paraId="7C7B79BC" w14:textId="77777777" w:rsidR="005201D5" w:rsidRDefault="005201D5" w:rsidP="009546B4">
            <w:r>
              <w:t>Caso de Uso</w:t>
            </w:r>
          </w:p>
        </w:tc>
        <w:tc>
          <w:tcPr>
            <w:tcW w:w="4247" w:type="dxa"/>
          </w:tcPr>
          <w:p w14:paraId="27FA2818" w14:textId="17699107" w:rsidR="005201D5" w:rsidRDefault="005201D5" w:rsidP="005201D5">
            <w:r>
              <w:t>Desligar Equipamento</w:t>
            </w:r>
          </w:p>
        </w:tc>
      </w:tr>
      <w:tr w:rsidR="005201D5" w14:paraId="219A80E0" w14:textId="77777777" w:rsidTr="009546B4">
        <w:tc>
          <w:tcPr>
            <w:tcW w:w="4247" w:type="dxa"/>
          </w:tcPr>
          <w:p w14:paraId="4AABA09F" w14:textId="77777777" w:rsidR="005201D5" w:rsidRDefault="005201D5" w:rsidP="009546B4">
            <w:r>
              <w:t>Domínio</w:t>
            </w:r>
          </w:p>
        </w:tc>
        <w:tc>
          <w:tcPr>
            <w:tcW w:w="4247" w:type="dxa"/>
          </w:tcPr>
          <w:p w14:paraId="353DDED6" w14:textId="77777777" w:rsidR="005201D5" w:rsidRDefault="005201D5" w:rsidP="009546B4">
            <w:r>
              <w:t>Sistema</w:t>
            </w:r>
          </w:p>
        </w:tc>
      </w:tr>
      <w:tr w:rsidR="005201D5" w14:paraId="5A439E4B" w14:textId="77777777" w:rsidTr="009546B4">
        <w:tc>
          <w:tcPr>
            <w:tcW w:w="4247" w:type="dxa"/>
          </w:tcPr>
          <w:p w14:paraId="3F4ECFA4" w14:textId="77777777" w:rsidR="005201D5" w:rsidRDefault="005201D5" w:rsidP="009546B4">
            <w:r>
              <w:t>Nível</w:t>
            </w:r>
          </w:p>
        </w:tc>
        <w:tc>
          <w:tcPr>
            <w:tcW w:w="4247" w:type="dxa"/>
          </w:tcPr>
          <w:p w14:paraId="4D809E3E" w14:textId="77777777" w:rsidR="005201D5" w:rsidRDefault="005201D5" w:rsidP="009546B4">
            <w:r>
              <w:t>Objetivo-do-utilizador</w:t>
            </w:r>
          </w:p>
        </w:tc>
      </w:tr>
      <w:tr w:rsidR="005201D5" w14:paraId="3189ED6E" w14:textId="77777777" w:rsidTr="009546B4">
        <w:tc>
          <w:tcPr>
            <w:tcW w:w="4247" w:type="dxa"/>
          </w:tcPr>
          <w:p w14:paraId="6F1C810E" w14:textId="77777777" w:rsidR="005201D5" w:rsidRDefault="005201D5" w:rsidP="009546B4">
            <w:r>
              <w:t>Ator Primário</w:t>
            </w:r>
          </w:p>
        </w:tc>
        <w:tc>
          <w:tcPr>
            <w:tcW w:w="4247" w:type="dxa"/>
          </w:tcPr>
          <w:p w14:paraId="338FDFD0" w14:textId="77777777" w:rsidR="005201D5" w:rsidRDefault="005201D5" w:rsidP="009546B4">
            <w:r>
              <w:t>Operador</w:t>
            </w:r>
          </w:p>
        </w:tc>
      </w:tr>
      <w:tr w:rsidR="005201D5" w14:paraId="4204149E" w14:textId="77777777" w:rsidTr="009546B4">
        <w:tc>
          <w:tcPr>
            <w:tcW w:w="4247" w:type="dxa"/>
          </w:tcPr>
          <w:p w14:paraId="136657A6" w14:textId="77777777" w:rsidR="005201D5" w:rsidRDefault="005201D5" w:rsidP="009546B4">
            <w:r>
              <w:t>Partes Interessadas &amp; Interesses</w:t>
            </w:r>
          </w:p>
        </w:tc>
        <w:tc>
          <w:tcPr>
            <w:tcW w:w="4247" w:type="dxa"/>
          </w:tcPr>
          <w:p w14:paraId="583D481B" w14:textId="77777777" w:rsidR="005201D5" w:rsidRDefault="005201D5" w:rsidP="009546B4"/>
        </w:tc>
      </w:tr>
      <w:tr w:rsidR="005201D5" w14:paraId="057652B4" w14:textId="77777777" w:rsidTr="009546B4">
        <w:tc>
          <w:tcPr>
            <w:tcW w:w="4247" w:type="dxa"/>
          </w:tcPr>
          <w:p w14:paraId="3197BEF3" w14:textId="77777777" w:rsidR="005201D5" w:rsidRDefault="005201D5" w:rsidP="009546B4">
            <w:r>
              <w:t>Pré-Condição</w:t>
            </w:r>
          </w:p>
        </w:tc>
        <w:tc>
          <w:tcPr>
            <w:tcW w:w="4247" w:type="dxa"/>
          </w:tcPr>
          <w:p w14:paraId="25854A0B" w14:textId="27A9EAAB" w:rsidR="005201D5" w:rsidRDefault="005201D5" w:rsidP="005201D5">
            <w:r>
              <w:t>O equipamento deve estar ligado</w:t>
            </w:r>
          </w:p>
        </w:tc>
      </w:tr>
      <w:tr w:rsidR="005201D5" w14:paraId="7F170BD1" w14:textId="77777777" w:rsidTr="009546B4">
        <w:tc>
          <w:tcPr>
            <w:tcW w:w="4247" w:type="dxa"/>
          </w:tcPr>
          <w:p w14:paraId="274F7A8A" w14:textId="77777777" w:rsidR="005201D5" w:rsidRDefault="005201D5" w:rsidP="009546B4">
            <w:r>
              <w:t>Garantias de Sucesso</w:t>
            </w:r>
          </w:p>
        </w:tc>
        <w:tc>
          <w:tcPr>
            <w:tcW w:w="4247" w:type="dxa"/>
          </w:tcPr>
          <w:p w14:paraId="2F1CCDFC" w14:textId="2D334B24" w:rsidR="005201D5" w:rsidRDefault="005201D5" w:rsidP="009546B4">
            <w:r>
              <w:t>O equipamento desliga</w:t>
            </w:r>
          </w:p>
        </w:tc>
      </w:tr>
      <w:tr w:rsidR="005201D5" w14:paraId="21B1B6D1" w14:textId="77777777" w:rsidTr="009546B4">
        <w:tc>
          <w:tcPr>
            <w:tcW w:w="4247" w:type="dxa"/>
          </w:tcPr>
          <w:p w14:paraId="322D57DF" w14:textId="77777777" w:rsidR="005201D5" w:rsidRDefault="005201D5" w:rsidP="009546B4">
            <w:r>
              <w:t>Iniciador</w:t>
            </w:r>
          </w:p>
        </w:tc>
        <w:tc>
          <w:tcPr>
            <w:tcW w:w="4247" w:type="dxa"/>
          </w:tcPr>
          <w:p w14:paraId="1090E519" w14:textId="77777777" w:rsidR="005201D5" w:rsidRDefault="005201D5" w:rsidP="009546B4">
            <w:r>
              <w:t>Operador</w:t>
            </w:r>
          </w:p>
        </w:tc>
      </w:tr>
      <w:tr w:rsidR="005201D5" w14:paraId="64019559" w14:textId="77777777" w:rsidTr="009546B4">
        <w:tc>
          <w:tcPr>
            <w:tcW w:w="4247" w:type="dxa"/>
          </w:tcPr>
          <w:p w14:paraId="39BF3563" w14:textId="77777777" w:rsidR="005201D5" w:rsidRDefault="005201D5" w:rsidP="009546B4">
            <w:r>
              <w:t>Cenário Principal de Sucesso</w:t>
            </w:r>
          </w:p>
        </w:tc>
        <w:tc>
          <w:tcPr>
            <w:tcW w:w="4247" w:type="dxa"/>
          </w:tcPr>
          <w:p w14:paraId="776FD90C" w14:textId="77777777" w:rsidR="005201D5" w:rsidRDefault="005201D5" w:rsidP="005201D5">
            <w:pPr>
              <w:pStyle w:val="PargrafodaLista"/>
              <w:numPr>
                <w:ilvl w:val="0"/>
                <w:numId w:val="44"/>
              </w:numPr>
            </w:pPr>
            <w:r>
              <w:t>Operador clica no botão Power;</w:t>
            </w:r>
          </w:p>
          <w:p w14:paraId="18E6A982" w14:textId="4BC5545B" w:rsidR="005201D5" w:rsidRDefault="005201D5" w:rsidP="005201D5">
            <w:pPr>
              <w:pStyle w:val="PargrafodaLista"/>
              <w:numPr>
                <w:ilvl w:val="0"/>
                <w:numId w:val="44"/>
              </w:numPr>
            </w:pPr>
            <w:r>
              <w:t>Sistema desliga o equipamento;</w:t>
            </w:r>
          </w:p>
        </w:tc>
      </w:tr>
      <w:tr w:rsidR="005201D5" w14:paraId="7B84A293" w14:textId="77777777" w:rsidTr="009546B4">
        <w:tc>
          <w:tcPr>
            <w:tcW w:w="4247" w:type="dxa"/>
          </w:tcPr>
          <w:p w14:paraId="2BCB6F38" w14:textId="77777777" w:rsidR="005201D5" w:rsidRDefault="005201D5" w:rsidP="009546B4">
            <w:r>
              <w:t>Extensões</w:t>
            </w:r>
          </w:p>
        </w:tc>
        <w:tc>
          <w:tcPr>
            <w:tcW w:w="4247" w:type="dxa"/>
          </w:tcPr>
          <w:p w14:paraId="367682CC" w14:textId="77777777" w:rsidR="005201D5" w:rsidRDefault="005201D5" w:rsidP="009546B4"/>
        </w:tc>
      </w:tr>
    </w:tbl>
    <w:p w14:paraId="2C031793" w14:textId="3278FE39" w:rsidR="005201D5" w:rsidRDefault="005201D5" w:rsidP="000B4875">
      <w:pPr>
        <w:rPr>
          <w:lang w:val="en-US"/>
        </w:rPr>
      </w:pPr>
    </w:p>
    <w:tbl>
      <w:tblPr>
        <w:tblStyle w:val="Tabelacomgrelha"/>
        <w:tblW w:w="0" w:type="auto"/>
        <w:tblLook w:val="04A0" w:firstRow="1" w:lastRow="0" w:firstColumn="1" w:lastColumn="0" w:noHBand="0" w:noVBand="1"/>
      </w:tblPr>
      <w:tblGrid>
        <w:gridCol w:w="4247"/>
        <w:gridCol w:w="4247"/>
      </w:tblGrid>
      <w:tr w:rsidR="00262DB4" w14:paraId="27B51F28" w14:textId="77777777" w:rsidTr="009546B4">
        <w:tc>
          <w:tcPr>
            <w:tcW w:w="4247" w:type="dxa"/>
          </w:tcPr>
          <w:p w14:paraId="63EB7B63" w14:textId="77777777" w:rsidR="00262DB4" w:rsidRPr="00750B55" w:rsidRDefault="00262DB4" w:rsidP="009546B4">
            <w:pPr>
              <w:rPr>
                <w:b/>
              </w:rPr>
            </w:pPr>
            <w:r w:rsidRPr="00750B55">
              <w:rPr>
                <w:b/>
              </w:rPr>
              <w:t>Identificador</w:t>
            </w:r>
          </w:p>
        </w:tc>
        <w:tc>
          <w:tcPr>
            <w:tcW w:w="4247" w:type="dxa"/>
          </w:tcPr>
          <w:p w14:paraId="5BE97EDF" w14:textId="1D0EE302" w:rsidR="00262DB4" w:rsidRPr="00750B55" w:rsidRDefault="00262DB4" w:rsidP="009546B4">
            <w:pPr>
              <w:rPr>
                <w:b/>
              </w:rPr>
            </w:pPr>
            <w:r w:rsidRPr="00750B55">
              <w:rPr>
                <w:b/>
              </w:rPr>
              <w:t>Uc_</w:t>
            </w:r>
            <w:r>
              <w:rPr>
                <w:b/>
              </w:rPr>
              <w:t>HMI_09</w:t>
            </w:r>
          </w:p>
        </w:tc>
      </w:tr>
      <w:tr w:rsidR="00262DB4" w14:paraId="34A7A8CF" w14:textId="77777777" w:rsidTr="009546B4">
        <w:tc>
          <w:tcPr>
            <w:tcW w:w="4247" w:type="dxa"/>
          </w:tcPr>
          <w:p w14:paraId="6A791BD1" w14:textId="77777777" w:rsidR="00262DB4" w:rsidRDefault="00262DB4" w:rsidP="009546B4">
            <w:r>
              <w:t>Caso de Uso</w:t>
            </w:r>
          </w:p>
        </w:tc>
        <w:tc>
          <w:tcPr>
            <w:tcW w:w="4247" w:type="dxa"/>
          </w:tcPr>
          <w:p w14:paraId="432D1C68" w14:textId="7DEF1D7E" w:rsidR="00262DB4" w:rsidRDefault="00262DB4" w:rsidP="009546B4">
            <w:r>
              <w:t>Extrudir</w:t>
            </w:r>
          </w:p>
        </w:tc>
      </w:tr>
      <w:tr w:rsidR="00262DB4" w14:paraId="4B8BA164" w14:textId="77777777" w:rsidTr="009546B4">
        <w:tc>
          <w:tcPr>
            <w:tcW w:w="4247" w:type="dxa"/>
          </w:tcPr>
          <w:p w14:paraId="1F03DDAD" w14:textId="77777777" w:rsidR="00262DB4" w:rsidRDefault="00262DB4" w:rsidP="009546B4">
            <w:r>
              <w:t>Domínio</w:t>
            </w:r>
          </w:p>
        </w:tc>
        <w:tc>
          <w:tcPr>
            <w:tcW w:w="4247" w:type="dxa"/>
          </w:tcPr>
          <w:p w14:paraId="725BEC78" w14:textId="77777777" w:rsidR="00262DB4" w:rsidRDefault="00262DB4" w:rsidP="009546B4">
            <w:r>
              <w:t>Sistema</w:t>
            </w:r>
          </w:p>
        </w:tc>
      </w:tr>
      <w:tr w:rsidR="00262DB4" w14:paraId="2A8185F6" w14:textId="77777777" w:rsidTr="009546B4">
        <w:tc>
          <w:tcPr>
            <w:tcW w:w="4247" w:type="dxa"/>
          </w:tcPr>
          <w:p w14:paraId="46BB6573" w14:textId="77777777" w:rsidR="00262DB4" w:rsidRDefault="00262DB4" w:rsidP="009546B4">
            <w:r>
              <w:t>Nível</w:t>
            </w:r>
          </w:p>
        </w:tc>
        <w:tc>
          <w:tcPr>
            <w:tcW w:w="4247" w:type="dxa"/>
          </w:tcPr>
          <w:p w14:paraId="1E2FCABD" w14:textId="77777777" w:rsidR="00262DB4" w:rsidRDefault="00262DB4" w:rsidP="009546B4">
            <w:r>
              <w:t>Objetivo-do-utilizador</w:t>
            </w:r>
          </w:p>
        </w:tc>
      </w:tr>
      <w:tr w:rsidR="00262DB4" w14:paraId="5D8D4CFC" w14:textId="77777777" w:rsidTr="009546B4">
        <w:tc>
          <w:tcPr>
            <w:tcW w:w="4247" w:type="dxa"/>
          </w:tcPr>
          <w:p w14:paraId="45FCE4EA" w14:textId="77777777" w:rsidR="00262DB4" w:rsidRDefault="00262DB4" w:rsidP="009546B4">
            <w:r>
              <w:t>Ator Primário</w:t>
            </w:r>
          </w:p>
        </w:tc>
        <w:tc>
          <w:tcPr>
            <w:tcW w:w="4247" w:type="dxa"/>
          </w:tcPr>
          <w:p w14:paraId="11E6C7D7" w14:textId="77777777" w:rsidR="00262DB4" w:rsidRDefault="00262DB4" w:rsidP="009546B4">
            <w:r>
              <w:t>Operador</w:t>
            </w:r>
          </w:p>
        </w:tc>
      </w:tr>
      <w:tr w:rsidR="00262DB4" w14:paraId="4F846123" w14:textId="77777777" w:rsidTr="009546B4">
        <w:tc>
          <w:tcPr>
            <w:tcW w:w="4247" w:type="dxa"/>
          </w:tcPr>
          <w:p w14:paraId="10CF3D23" w14:textId="77777777" w:rsidR="00262DB4" w:rsidRDefault="00262DB4" w:rsidP="009546B4">
            <w:r>
              <w:t>Partes Interessadas &amp; Interesses</w:t>
            </w:r>
          </w:p>
        </w:tc>
        <w:tc>
          <w:tcPr>
            <w:tcW w:w="4247" w:type="dxa"/>
          </w:tcPr>
          <w:p w14:paraId="7969162B" w14:textId="77777777" w:rsidR="00262DB4" w:rsidRDefault="00262DB4" w:rsidP="009546B4"/>
        </w:tc>
      </w:tr>
      <w:tr w:rsidR="00262DB4" w14:paraId="51E244DE" w14:textId="77777777" w:rsidTr="009546B4">
        <w:tc>
          <w:tcPr>
            <w:tcW w:w="4247" w:type="dxa"/>
          </w:tcPr>
          <w:p w14:paraId="248F5CC0" w14:textId="77777777" w:rsidR="00262DB4" w:rsidRDefault="00262DB4" w:rsidP="009546B4">
            <w:r>
              <w:t>Pré-Condição</w:t>
            </w:r>
          </w:p>
        </w:tc>
        <w:tc>
          <w:tcPr>
            <w:tcW w:w="4247" w:type="dxa"/>
          </w:tcPr>
          <w:p w14:paraId="2AE5EDD8" w14:textId="187C22E9" w:rsidR="00262DB4" w:rsidRDefault="00262DB4" w:rsidP="009546B4">
            <w:r>
              <w:t>O equipamento deve</w:t>
            </w:r>
            <w:r w:rsidRPr="00262DB4">
              <w:t xml:space="preserve"> estar ligado</w:t>
            </w:r>
            <w:r>
              <w:t xml:space="preserve"> e a HMI iniciada</w:t>
            </w:r>
          </w:p>
        </w:tc>
      </w:tr>
      <w:tr w:rsidR="00262DB4" w14:paraId="53BF888F" w14:textId="77777777" w:rsidTr="009546B4">
        <w:tc>
          <w:tcPr>
            <w:tcW w:w="4247" w:type="dxa"/>
          </w:tcPr>
          <w:p w14:paraId="7078EAD6" w14:textId="77777777" w:rsidR="00262DB4" w:rsidRDefault="00262DB4" w:rsidP="009546B4">
            <w:r>
              <w:t>Garantias de Sucesso</w:t>
            </w:r>
          </w:p>
        </w:tc>
        <w:tc>
          <w:tcPr>
            <w:tcW w:w="4247" w:type="dxa"/>
          </w:tcPr>
          <w:p w14:paraId="69D60D0D" w14:textId="327D4911" w:rsidR="00262DB4" w:rsidRDefault="00262DB4" w:rsidP="00262DB4">
            <w:r>
              <w:t>O equipamento extrude</w:t>
            </w:r>
          </w:p>
        </w:tc>
      </w:tr>
      <w:tr w:rsidR="00262DB4" w14:paraId="72DFDF98" w14:textId="77777777" w:rsidTr="009546B4">
        <w:tc>
          <w:tcPr>
            <w:tcW w:w="4247" w:type="dxa"/>
          </w:tcPr>
          <w:p w14:paraId="75E6B1CF" w14:textId="77777777" w:rsidR="00262DB4" w:rsidRDefault="00262DB4" w:rsidP="009546B4">
            <w:r>
              <w:t>Iniciador</w:t>
            </w:r>
          </w:p>
        </w:tc>
        <w:tc>
          <w:tcPr>
            <w:tcW w:w="4247" w:type="dxa"/>
          </w:tcPr>
          <w:p w14:paraId="2E404690" w14:textId="77777777" w:rsidR="00262DB4" w:rsidRDefault="00262DB4" w:rsidP="009546B4">
            <w:r>
              <w:t>Operador</w:t>
            </w:r>
          </w:p>
        </w:tc>
      </w:tr>
      <w:tr w:rsidR="00262DB4" w14:paraId="6BF16E82" w14:textId="77777777" w:rsidTr="009546B4">
        <w:tc>
          <w:tcPr>
            <w:tcW w:w="4247" w:type="dxa"/>
          </w:tcPr>
          <w:p w14:paraId="1191CFE5" w14:textId="77777777" w:rsidR="00262DB4" w:rsidRDefault="00262DB4" w:rsidP="009546B4">
            <w:r>
              <w:lastRenderedPageBreak/>
              <w:t>Cenário Principal de Sucesso</w:t>
            </w:r>
          </w:p>
        </w:tc>
        <w:tc>
          <w:tcPr>
            <w:tcW w:w="4247" w:type="dxa"/>
          </w:tcPr>
          <w:p w14:paraId="21E13978" w14:textId="5B38E2BC" w:rsidR="00262DB4" w:rsidRDefault="00262DB4" w:rsidP="00262DB4">
            <w:pPr>
              <w:pStyle w:val="PargrafodaLista"/>
              <w:numPr>
                <w:ilvl w:val="0"/>
                <w:numId w:val="45"/>
              </w:numPr>
            </w:pPr>
            <w:r>
              <w:t>Operador clica no botão Extrude;</w:t>
            </w:r>
          </w:p>
          <w:p w14:paraId="586669B0" w14:textId="64FD41C5" w:rsidR="00262DB4" w:rsidRDefault="00262DB4" w:rsidP="00262DB4">
            <w:pPr>
              <w:pStyle w:val="PargrafodaLista"/>
              <w:numPr>
                <w:ilvl w:val="0"/>
                <w:numId w:val="45"/>
              </w:numPr>
            </w:pPr>
            <w:r>
              <w:t>Sistema extrude;</w:t>
            </w:r>
          </w:p>
        </w:tc>
      </w:tr>
      <w:tr w:rsidR="00262DB4" w14:paraId="2A8E5812" w14:textId="77777777" w:rsidTr="009546B4">
        <w:tc>
          <w:tcPr>
            <w:tcW w:w="4247" w:type="dxa"/>
          </w:tcPr>
          <w:p w14:paraId="28296ECF" w14:textId="77777777" w:rsidR="00262DB4" w:rsidRDefault="00262DB4" w:rsidP="009546B4">
            <w:r>
              <w:t>Extensões</w:t>
            </w:r>
          </w:p>
        </w:tc>
        <w:tc>
          <w:tcPr>
            <w:tcW w:w="4247" w:type="dxa"/>
          </w:tcPr>
          <w:p w14:paraId="588CBF28" w14:textId="77777777" w:rsidR="00262DB4" w:rsidRDefault="00262DB4" w:rsidP="009546B4"/>
        </w:tc>
      </w:tr>
    </w:tbl>
    <w:p w14:paraId="66BDAF7D" w14:textId="58EB6F53" w:rsidR="00262DB4" w:rsidRDefault="00262DB4" w:rsidP="000B4875">
      <w:pPr>
        <w:rPr>
          <w:lang w:val="en-US"/>
        </w:rPr>
      </w:pPr>
    </w:p>
    <w:tbl>
      <w:tblPr>
        <w:tblStyle w:val="Tabelacomgrelha"/>
        <w:tblW w:w="0" w:type="auto"/>
        <w:tblLook w:val="04A0" w:firstRow="1" w:lastRow="0" w:firstColumn="1" w:lastColumn="0" w:noHBand="0" w:noVBand="1"/>
      </w:tblPr>
      <w:tblGrid>
        <w:gridCol w:w="4247"/>
        <w:gridCol w:w="4247"/>
      </w:tblGrid>
      <w:tr w:rsidR="00262DB4" w14:paraId="75EAC640" w14:textId="77777777" w:rsidTr="009546B4">
        <w:tc>
          <w:tcPr>
            <w:tcW w:w="4247" w:type="dxa"/>
          </w:tcPr>
          <w:p w14:paraId="2BC068A2" w14:textId="77777777" w:rsidR="00262DB4" w:rsidRPr="00750B55" w:rsidRDefault="00262DB4" w:rsidP="009546B4">
            <w:pPr>
              <w:rPr>
                <w:b/>
              </w:rPr>
            </w:pPr>
            <w:r w:rsidRPr="00750B55">
              <w:rPr>
                <w:b/>
              </w:rPr>
              <w:t>Identificador</w:t>
            </w:r>
          </w:p>
        </w:tc>
        <w:tc>
          <w:tcPr>
            <w:tcW w:w="4247" w:type="dxa"/>
          </w:tcPr>
          <w:p w14:paraId="0F7AD284" w14:textId="071935CE" w:rsidR="00262DB4" w:rsidRPr="00750B55" w:rsidRDefault="00262DB4" w:rsidP="009546B4">
            <w:pPr>
              <w:rPr>
                <w:b/>
              </w:rPr>
            </w:pPr>
            <w:r w:rsidRPr="00750B55">
              <w:rPr>
                <w:b/>
              </w:rPr>
              <w:t>Uc_</w:t>
            </w:r>
            <w:r>
              <w:rPr>
                <w:b/>
              </w:rPr>
              <w:t>HMI_10</w:t>
            </w:r>
          </w:p>
        </w:tc>
      </w:tr>
      <w:tr w:rsidR="00262DB4" w14:paraId="13F558DA" w14:textId="77777777" w:rsidTr="009546B4">
        <w:tc>
          <w:tcPr>
            <w:tcW w:w="4247" w:type="dxa"/>
          </w:tcPr>
          <w:p w14:paraId="4AC47D36" w14:textId="77777777" w:rsidR="00262DB4" w:rsidRDefault="00262DB4" w:rsidP="009546B4">
            <w:r>
              <w:t>Caso de Uso</w:t>
            </w:r>
          </w:p>
        </w:tc>
        <w:tc>
          <w:tcPr>
            <w:tcW w:w="4247" w:type="dxa"/>
          </w:tcPr>
          <w:p w14:paraId="6F04531C" w14:textId="0D95CAE3" w:rsidR="00262DB4" w:rsidRDefault="00262DB4" w:rsidP="009546B4">
            <w:r>
              <w:t>Retrair</w:t>
            </w:r>
          </w:p>
        </w:tc>
      </w:tr>
      <w:tr w:rsidR="00262DB4" w14:paraId="7AD4C90D" w14:textId="77777777" w:rsidTr="009546B4">
        <w:tc>
          <w:tcPr>
            <w:tcW w:w="4247" w:type="dxa"/>
          </w:tcPr>
          <w:p w14:paraId="465E6A74" w14:textId="77777777" w:rsidR="00262DB4" w:rsidRDefault="00262DB4" w:rsidP="009546B4">
            <w:r>
              <w:t>Domínio</w:t>
            </w:r>
          </w:p>
        </w:tc>
        <w:tc>
          <w:tcPr>
            <w:tcW w:w="4247" w:type="dxa"/>
          </w:tcPr>
          <w:p w14:paraId="2F26B404" w14:textId="77777777" w:rsidR="00262DB4" w:rsidRDefault="00262DB4" w:rsidP="009546B4">
            <w:r>
              <w:t>Sistema</w:t>
            </w:r>
          </w:p>
        </w:tc>
      </w:tr>
      <w:tr w:rsidR="00262DB4" w14:paraId="08B5818B" w14:textId="77777777" w:rsidTr="009546B4">
        <w:tc>
          <w:tcPr>
            <w:tcW w:w="4247" w:type="dxa"/>
          </w:tcPr>
          <w:p w14:paraId="5032027D" w14:textId="77777777" w:rsidR="00262DB4" w:rsidRDefault="00262DB4" w:rsidP="009546B4">
            <w:r>
              <w:t>Nível</w:t>
            </w:r>
          </w:p>
        </w:tc>
        <w:tc>
          <w:tcPr>
            <w:tcW w:w="4247" w:type="dxa"/>
          </w:tcPr>
          <w:p w14:paraId="29965E89" w14:textId="77777777" w:rsidR="00262DB4" w:rsidRDefault="00262DB4" w:rsidP="009546B4">
            <w:r>
              <w:t>Objetivo-do-utilizador</w:t>
            </w:r>
          </w:p>
        </w:tc>
      </w:tr>
      <w:tr w:rsidR="00262DB4" w14:paraId="5E196139" w14:textId="77777777" w:rsidTr="009546B4">
        <w:tc>
          <w:tcPr>
            <w:tcW w:w="4247" w:type="dxa"/>
          </w:tcPr>
          <w:p w14:paraId="363767D2" w14:textId="77777777" w:rsidR="00262DB4" w:rsidRDefault="00262DB4" w:rsidP="009546B4">
            <w:r>
              <w:t>Ator Primário</w:t>
            </w:r>
          </w:p>
        </w:tc>
        <w:tc>
          <w:tcPr>
            <w:tcW w:w="4247" w:type="dxa"/>
          </w:tcPr>
          <w:p w14:paraId="0696B138" w14:textId="77777777" w:rsidR="00262DB4" w:rsidRDefault="00262DB4" w:rsidP="009546B4">
            <w:r>
              <w:t>Operador</w:t>
            </w:r>
          </w:p>
        </w:tc>
      </w:tr>
      <w:tr w:rsidR="00262DB4" w14:paraId="563739F8" w14:textId="77777777" w:rsidTr="009546B4">
        <w:tc>
          <w:tcPr>
            <w:tcW w:w="4247" w:type="dxa"/>
          </w:tcPr>
          <w:p w14:paraId="0EB3A42C" w14:textId="77777777" w:rsidR="00262DB4" w:rsidRDefault="00262DB4" w:rsidP="009546B4">
            <w:r>
              <w:t>Partes Interessadas &amp; Interesses</w:t>
            </w:r>
          </w:p>
        </w:tc>
        <w:tc>
          <w:tcPr>
            <w:tcW w:w="4247" w:type="dxa"/>
          </w:tcPr>
          <w:p w14:paraId="1CADE502" w14:textId="77777777" w:rsidR="00262DB4" w:rsidRDefault="00262DB4" w:rsidP="009546B4"/>
        </w:tc>
      </w:tr>
      <w:tr w:rsidR="00262DB4" w14:paraId="236E7957" w14:textId="77777777" w:rsidTr="009546B4">
        <w:tc>
          <w:tcPr>
            <w:tcW w:w="4247" w:type="dxa"/>
          </w:tcPr>
          <w:p w14:paraId="1FB7BA6F" w14:textId="77777777" w:rsidR="00262DB4" w:rsidRDefault="00262DB4" w:rsidP="009546B4">
            <w:r>
              <w:t>Pré-Condição</w:t>
            </w:r>
          </w:p>
        </w:tc>
        <w:tc>
          <w:tcPr>
            <w:tcW w:w="4247" w:type="dxa"/>
          </w:tcPr>
          <w:p w14:paraId="6677F7E8" w14:textId="77777777" w:rsidR="00262DB4" w:rsidRDefault="00262DB4" w:rsidP="009546B4">
            <w:r>
              <w:t>O equipamento deve</w:t>
            </w:r>
            <w:r w:rsidRPr="00262DB4">
              <w:t xml:space="preserve"> estar ligado</w:t>
            </w:r>
            <w:r>
              <w:t xml:space="preserve"> e a HMI iniciada</w:t>
            </w:r>
          </w:p>
        </w:tc>
      </w:tr>
      <w:tr w:rsidR="00262DB4" w14:paraId="2FB0E866" w14:textId="77777777" w:rsidTr="009546B4">
        <w:tc>
          <w:tcPr>
            <w:tcW w:w="4247" w:type="dxa"/>
          </w:tcPr>
          <w:p w14:paraId="6031D452" w14:textId="77777777" w:rsidR="00262DB4" w:rsidRDefault="00262DB4" w:rsidP="009546B4">
            <w:r>
              <w:t>Garantias de Sucesso</w:t>
            </w:r>
          </w:p>
        </w:tc>
        <w:tc>
          <w:tcPr>
            <w:tcW w:w="4247" w:type="dxa"/>
          </w:tcPr>
          <w:p w14:paraId="72AB4632" w14:textId="057A9111" w:rsidR="00262DB4" w:rsidRDefault="00262DB4" w:rsidP="00262DB4">
            <w:r>
              <w:t>O equipamento retrai a peça de extrusão</w:t>
            </w:r>
          </w:p>
        </w:tc>
      </w:tr>
      <w:tr w:rsidR="00262DB4" w14:paraId="64858278" w14:textId="77777777" w:rsidTr="009546B4">
        <w:tc>
          <w:tcPr>
            <w:tcW w:w="4247" w:type="dxa"/>
          </w:tcPr>
          <w:p w14:paraId="30D04AD3" w14:textId="77777777" w:rsidR="00262DB4" w:rsidRDefault="00262DB4" w:rsidP="009546B4">
            <w:r>
              <w:t>Iniciador</w:t>
            </w:r>
          </w:p>
        </w:tc>
        <w:tc>
          <w:tcPr>
            <w:tcW w:w="4247" w:type="dxa"/>
          </w:tcPr>
          <w:p w14:paraId="41D35C37" w14:textId="77777777" w:rsidR="00262DB4" w:rsidRDefault="00262DB4" w:rsidP="009546B4">
            <w:r>
              <w:t>Operador</w:t>
            </w:r>
          </w:p>
        </w:tc>
      </w:tr>
      <w:tr w:rsidR="00262DB4" w14:paraId="05522660" w14:textId="77777777" w:rsidTr="009546B4">
        <w:tc>
          <w:tcPr>
            <w:tcW w:w="4247" w:type="dxa"/>
          </w:tcPr>
          <w:p w14:paraId="70EB2349" w14:textId="77777777" w:rsidR="00262DB4" w:rsidRDefault="00262DB4" w:rsidP="009546B4">
            <w:r>
              <w:t>Cenário Principal de Sucesso</w:t>
            </w:r>
          </w:p>
        </w:tc>
        <w:tc>
          <w:tcPr>
            <w:tcW w:w="4247" w:type="dxa"/>
          </w:tcPr>
          <w:p w14:paraId="07B5A4BA" w14:textId="14BE298F" w:rsidR="00262DB4" w:rsidRDefault="00262DB4" w:rsidP="00262DB4">
            <w:pPr>
              <w:pStyle w:val="PargrafodaLista"/>
              <w:numPr>
                <w:ilvl w:val="0"/>
                <w:numId w:val="46"/>
              </w:numPr>
            </w:pPr>
            <w:r>
              <w:t>Operador clica no botão Retract;</w:t>
            </w:r>
          </w:p>
          <w:p w14:paraId="5E7D3B20" w14:textId="7D057584" w:rsidR="00262DB4" w:rsidRDefault="00262DB4" w:rsidP="00262DB4">
            <w:pPr>
              <w:pStyle w:val="PargrafodaLista"/>
              <w:numPr>
                <w:ilvl w:val="0"/>
                <w:numId w:val="46"/>
              </w:numPr>
            </w:pPr>
            <w:r>
              <w:t>Sistema retrai peça de extrusão;</w:t>
            </w:r>
          </w:p>
        </w:tc>
      </w:tr>
      <w:tr w:rsidR="00262DB4" w14:paraId="17187A63" w14:textId="77777777" w:rsidTr="009546B4">
        <w:tc>
          <w:tcPr>
            <w:tcW w:w="4247" w:type="dxa"/>
          </w:tcPr>
          <w:p w14:paraId="3B96EBFE" w14:textId="77777777" w:rsidR="00262DB4" w:rsidRDefault="00262DB4" w:rsidP="009546B4">
            <w:r>
              <w:t>Extensões</w:t>
            </w:r>
          </w:p>
        </w:tc>
        <w:tc>
          <w:tcPr>
            <w:tcW w:w="4247" w:type="dxa"/>
          </w:tcPr>
          <w:p w14:paraId="27E8552D" w14:textId="77777777" w:rsidR="00262DB4" w:rsidRDefault="00262DB4" w:rsidP="009546B4"/>
        </w:tc>
      </w:tr>
    </w:tbl>
    <w:p w14:paraId="5B1AB498" w14:textId="319691C4" w:rsidR="00262DB4" w:rsidRDefault="00262DB4" w:rsidP="000B4875">
      <w:pPr>
        <w:rPr>
          <w:lang w:val="en-US"/>
        </w:rPr>
      </w:pPr>
    </w:p>
    <w:p w14:paraId="7862D747" w14:textId="77777777" w:rsidR="00C25AFD" w:rsidRDefault="00C25AFD" w:rsidP="000B4875">
      <w:pPr>
        <w:rPr>
          <w:lang w:val="en-US"/>
        </w:rPr>
      </w:pPr>
    </w:p>
    <w:tbl>
      <w:tblPr>
        <w:tblStyle w:val="Tabelacomgrelha"/>
        <w:tblW w:w="0" w:type="auto"/>
        <w:tblLook w:val="04A0" w:firstRow="1" w:lastRow="0" w:firstColumn="1" w:lastColumn="0" w:noHBand="0" w:noVBand="1"/>
      </w:tblPr>
      <w:tblGrid>
        <w:gridCol w:w="4247"/>
        <w:gridCol w:w="4247"/>
      </w:tblGrid>
      <w:tr w:rsidR="009659E8" w14:paraId="4868C3E5" w14:textId="77777777" w:rsidTr="009546B4">
        <w:tc>
          <w:tcPr>
            <w:tcW w:w="4247" w:type="dxa"/>
          </w:tcPr>
          <w:p w14:paraId="01D69C78" w14:textId="77777777" w:rsidR="009659E8" w:rsidRPr="00750B55" w:rsidRDefault="009659E8" w:rsidP="009546B4">
            <w:pPr>
              <w:rPr>
                <w:b/>
              </w:rPr>
            </w:pPr>
            <w:r w:rsidRPr="00750B55">
              <w:rPr>
                <w:b/>
              </w:rPr>
              <w:t>Identificador</w:t>
            </w:r>
          </w:p>
        </w:tc>
        <w:tc>
          <w:tcPr>
            <w:tcW w:w="4247" w:type="dxa"/>
          </w:tcPr>
          <w:p w14:paraId="213D5168" w14:textId="45CE895E" w:rsidR="009659E8" w:rsidRPr="00750B55" w:rsidRDefault="009659E8" w:rsidP="009546B4">
            <w:pPr>
              <w:rPr>
                <w:b/>
              </w:rPr>
            </w:pPr>
            <w:r w:rsidRPr="00750B55">
              <w:rPr>
                <w:b/>
              </w:rPr>
              <w:t>Uc_</w:t>
            </w:r>
            <w:r>
              <w:rPr>
                <w:b/>
              </w:rPr>
              <w:t>HMI_11</w:t>
            </w:r>
          </w:p>
        </w:tc>
      </w:tr>
      <w:tr w:rsidR="009659E8" w14:paraId="75B45C60" w14:textId="77777777" w:rsidTr="009546B4">
        <w:tc>
          <w:tcPr>
            <w:tcW w:w="4247" w:type="dxa"/>
          </w:tcPr>
          <w:p w14:paraId="7630131C" w14:textId="77777777" w:rsidR="009659E8" w:rsidRDefault="009659E8" w:rsidP="009546B4">
            <w:r>
              <w:t>Caso de Uso</w:t>
            </w:r>
          </w:p>
        </w:tc>
        <w:tc>
          <w:tcPr>
            <w:tcW w:w="4247" w:type="dxa"/>
          </w:tcPr>
          <w:p w14:paraId="2D5A2118" w14:textId="2B8A3821" w:rsidR="009659E8" w:rsidRDefault="009659E8" w:rsidP="009546B4">
            <w:r>
              <w:t>Zerar Posições dos Eixos</w:t>
            </w:r>
          </w:p>
        </w:tc>
      </w:tr>
      <w:tr w:rsidR="009659E8" w14:paraId="746DAD39" w14:textId="77777777" w:rsidTr="009546B4">
        <w:tc>
          <w:tcPr>
            <w:tcW w:w="4247" w:type="dxa"/>
          </w:tcPr>
          <w:p w14:paraId="2348B3BB" w14:textId="77777777" w:rsidR="009659E8" w:rsidRDefault="009659E8" w:rsidP="009546B4">
            <w:r>
              <w:t>Domínio</w:t>
            </w:r>
          </w:p>
        </w:tc>
        <w:tc>
          <w:tcPr>
            <w:tcW w:w="4247" w:type="dxa"/>
          </w:tcPr>
          <w:p w14:paraId="3723D34B" w14:textId="77777777" w:rsidR="009659E8" w:rsidRDefault="009659E8" w:rsidP="009546B4">
            <w:r>
              <w:t>Sistema</w:t>
            </w:r>
          </w:p>
        </w:tc>
      </w:tr>
      <w:tr w:rsidR="009659E8" w14:paraId="26E58448" w14:textId="77777777" w:rsidTr="009546B4">
        <w:tc>
          <w:tcPr>
            <w:tcW w:w="4247" w:type="dxa"/>
          </w:tcPr>
          <w:p w14:paraId="2E9B60C4" w14:textId="77777777" w:rsidR="009659E8" w:rsidRDefault="009659E8" w:rsidP="009546B4">
            <w:r>
              <w:t>Nível</w:t>
            </w:r>
          </w:p>
        </w:tc>
        <w:tc>
          <w:tcPr>
            <w:tcW w:w="4247" w:type="dxa"/>
          </w:tcPr>
          <w:p w14:paraId="19DBF8D3" w14:textId="77777777" w:rsidR="009659E8" w:rsidRDefault="009659E8" w:rsidP="009546B4">
            <w:r>
              <w:t>Objetivo-do-utilizador</w:t>
            </w:r>
          </w:p>
        </w:tc>
      </w:tr>
      <w:tr w:rsidR="009659E8" w14:paraId="57CE6D02" w14:textId="77777777" w:rsidTr="009546B4">
        <w:tc>
          <w:tcPr>
            <w:tcW w:w="4247" w:type="dxa"/>
          </w:tcPr>
          <w:p w14:paraId="4E107886" w14:textId="77777777" w:rsidR="009659E8" w:rsidRDefault="009659E8" w:rsidP="009546B4">
            <w:r>
              <w:t>Ator Primário</w:t>
            </w:r>
          </w:p>
        </w:tc>
        <w:tc>
          <w:tcPr>
            <w:tcW w:w="4247" w:type="dxa"/>
          </w:tcPr>
          <w:p w14:paraId="68EC99A0" w14:textId="77777777" w:rsidR="009659E8" w:rsidRDefault="009659E8" w:rsidP="009546B4">
            <w:r>
              <w:t>Operador</w:t>
            </w:r>
          </w:p>
        </w:tc>
      </w:tr>
      <w:tr w:rsidR="009659E8" w14:paraId="18E42B60" w14:textId="77777777" w:rsidTr="009546B4">
        <w:tc>
          <w:tcPr>
            <w:tcW w:w="4247" w:type="dxa"/>
          </w:tcPr>
          <w:p w14:paraId="2538D66C" w14:textId="77777777" w:rsidR="009659E8" w:rsidRDefault="009659E8" w:rsidP="009546B4">
            <w:r>
              <w:t>Partes Interessadas &amp; Interesses</w:t>
            </w:r>
          </w:p>
        </w:tc>
        <w:tc>
          <w:tcPr>
            <w:tcW w:w="4247" w:type="dxa"/>
          </w:tcPr>
          <w:p w14:paraId="1086A7E8" w14:textId="77777777" w:rsidR="009659E8" w:rsidRDefault="009659E8" w:rsidP="009546B4"/>
        </w:tc>
      </w:tr>
      <w:tr w:rsidR="009659E8" w14:paraId="46F780B5" w14:textId="77777777" w:rsidTr="009546B4">
        <w:tc>
          <w:tcPr>
            <w:tcW w:w="4247" w:type="dxa"/>
          </w:tcPr>
          <w:p w14:paraId="0460CF48" w14:textId="77777777" w:rsidR="009659E8" w:rsidRDefault="009659E8" w:rsidP="009546B4">
            <w:r>
              <w:t>Pré-Condição</w:t>
            </w:r>
          </w:p>
        </w:tc>
        <w:tc>
          <w:tcPr>
            <w:tcW w:w="4247" w:type="dxa"/>
          </w:tcPr>
          <w:p w14:paraId="10FCA2A0" w14:textId="7AB99C80" w:rsidR="009659E8" w:rsidRDefault="009659E8" w:rsidP="009546B4">
            <w:r>
              <w:t>O equipamento deve</w:t>
            </w:r>
            <w:r w:rsidRPr="00262DB4">
              <w:t xml:space="preserve"> estar ligado</w:t>
            </w:r>
            <w:r w:rsidR="001031E4">
              <w:t xml:space="preserve">, </w:t>
            </w:r>
            <w:r>
              <w:t>a HMI iniciada</w:t>
            </w:r>
            <w:r w:rsidR="001031E4">
              <w:t xml:space="preserve"> e os eixos na posição para “zerar”</w:t>
            </w:r>
          </w:p>
        </w:tc>
      </w:tr>
      <w:tr w:rsidR="009659E8" w14:paraId="67745EF4" w14:textId="77777777" w:rsidTr="009546B4">
        <w:tc>
          <w:tcPr>
            <w:tcW w:w="4247" w:type="dxa"/>
          </w:tcPr>
          <w:p w14:paraId="20117C84" w14:textId="77777777" w:rsidR="009659E8" w:rsidRDefault="009659E8" w:rsidP="009546B4">
            <w:r>
              <w:t>Garantias de Sucesso</w:t>
            </w:r>
          </w:p>
        </w:tc>
        <w:tc>
          <w:tcPr>
            <w:tcW w:w="4247" w:type="dxa"/>
          </w:tcPr>
          <w:p w14:paraId="59E2A8D8" w14:textId="2B2D35B8" w:rsidR="009659E8" w:rsidRDefault="009659E8" w:rsidP="001031E4">
            <w:r>
              <w:t>O equipamento</w:t>
            </w:r>
            <w:r w:rsidR="001031E4">
              <w:t xml:space="preserve"> “zera” os eixos</w:t>
            </w:r>
          </w:p>
        </w:tc>
      </w:tr>
      <w:tr w:rsidR="009659E8" w14:paraId="27B9583A" w14:textId="77777777" w:rsidTr="009546B4">
        <w:tc>
          <w:tcPr>
            <w:tcW w:w="4247" w:type="dxa"/>
          </w:tcPr>
          <w:p w14:paraId="766B9379" w14:textId="77777777" w:rsidR="009659E8" w:rsidRDefault="009659E8" w:rsidP="009546B4">
            <w:r>
              <w:t>Iniciador</w:t>
            </w:r>
          </w:p>
        </w:tc>
        <w:tc>
          <w:tcPr>
            <w:tcW w:w="4247" w:type="dxa"/>
          </w:tcPr>
          <w:p w14:paraId="18058B2F" w14:textId="77777777" w:rsidR="009659E8" w:rsidRDefault="009659E8" w:rsidP="009546B4">
            <w:r>
              <w:t>Operador</w:t>
            </w:r>
          </w:p>
        </w:tc>
      </w:tr>
      <w:tr w:rsidR="009659E8" w14:paraId="7E1EC92C" w14:textId="77777777" w:rsidTr="009546B4">
        <w:tc>
          <w:tcPr>
            <w:tcW w:w="4247" w:type="dxa"/>
          </w:tcPr>
          <w:p w14:paraId="0C7A6DDC" w14:textId="77777777" w:rsidR="009659E8" w:rsidRDefault="009659E8" w:rsidP="009546B4">
            <w:r>
              <w:t>Cenário Principal de Sucesso</w:t>
            </w:r>
          </w:p>
        </w:tc>
        <w:tc>
          <w:tcPr>
            <w:tcW w:w="4247" w:type="dxa"/>
          </w:tcPr>
          <w:p w14:paraId="4FD53AA8" w14:textId="1FB4C07C" w:rsidR="009659E8" w:rsidRDefault="009659E8" w:rsidP="009659E8">
            <w:pPr>
              <w:pStyle w:val="PargrafodaLista"/>
              <w:numPr>
                <w:ilvl w:val="0"/>
                <w:numId w:val="47"/>
              </w:numPr>
            </w:pPr>
            <w:r>
              <w:t xml:space="preserve">Operador clica no botão </w:t>
            </w:r>
            <w:r w:rsidR="001031E4">
              <w:t>Set Position</w:t>
            </w:r>
            <w:r>
              <w:t>;</w:t>
            </w:r>
          </w:p>
          <w:p w14:paraId="42381F8A" w14:textId="74B985C4" w:rsidR="009659E8" w:rsidRDefault="009659E8" w:rsidP="001031E4">
            <w:pPr>
              <w:pStyle w:val="PargrafodaLista"/>
              <w:numPr>
                <w:ilvl w:val="0"/>
                <w:numId w:val="47"/>
              </w:numPr>
            </w:pPr>
            <w:r>
              <w:t xml:space="preserve">Sistema </w:t>
            </w:r>
            <w:r w:rsidR="001031E4">
              <w:t>“zera” eixos</w:t>
            </w:r>
            <w:r>
              <w:t>;</w:t>
            </w:r>
          </w:p>
        </w:tc>
      </w:tr>
      <w:tr w:rsidR="009659E8" w14:paraId="0372F56B" w14:textId="77777777" w:rsidTr="009546B4">
        <w:tc>
          <w:tcPr>
            <w:tcW w:w="4247" w:type="dxa"/>
          </w:tcPr>
          <w:p w14:paraId="7E18873B" w14:textId="77777777" w:rsidR="009659E8" w:rsidRDefault="009659E8" w:rsidP="009546B4">
            <w:r>
              <w:t>Extensões</w:t>
            </w:r>
          </w:p>
        </w:tc>
        <w:tc>
          <w:tcPr>
            <w:tcW w:w="4247" w:type="dxa"/>
          </w:tcPr>
          <w:p w14:paraId="0E08D228" w14:textId="77777777" w:rsidR="009659E8" w:rsidRDefault="009659E8" w:rsidP="009546B4"/>
        </w:tc>
      </w:tr>
    </w:tbl>
    <w:p w14:paraId="6E0B35DC" w14:textId="5DD7D5A4" w:rsidR="009659E8" w:rsidRDefault="009659E8" w:rsidP="000B4875">
      <w:pPr>
        <w:rPr>
          <w:lang w:val="en-US"/>
        </w:rPr>
      </w:pPr>
    </w:p>
    <w:tbl>
      <w:tblPr>
        <w:tblStyle w:val="Tabelacomgrelha"/>
        <w:tblW w:w="0" w:type="auto"/>
        <w:tblLook w:val="04A0" w:firstRow="1" w:lastRow="0" w:firstColumn="1" w:lastColumn="0" w:noHBand="0" w:noVBand="1"/>
      </w:tblPr>
      <w:tblGrid>
        <w:gridCol w:w="4247"/>
        <w:gridCol w:w="4247"/>
      </w:tblGrid>
      <w:tr w:rsidR="00D93984" w14:paraId="177AAAB9" w14:textId="77777777" w:rsidTr="009546B4">
        <w:tc>
          <w:tcPr>
            <w:tcW w:w="4247" w:type="dxa"/>
          </w:tcPr>
          <w:p w14:paraId="3504D38C" w14:textId="77777777" w:rsidR="00D93984" w:rsidRPr="00750B55" w:rsidRDefault="00D93984" w:rsidP="009546B4">
            <w:pPr>
              <w:rPr>
                <w:b/>
              </w:rPr>
            </w:pPr>
            <w:r w:rsidRPr="00750B55">
              <w:rPr>
                <w:b/>
              </w:rPr>
              <w:t>Identificador</w:t>
            </w:r>
          </w:p>
        </w:tc>
        <w:tc>
          <w:tcPr>
            <w:tcW w:w="4247" w:type="dxa"/>
          </w:tcPr>
          <w:p w14:paraId="15346E5D" w14:textId="6A2799D5" w:rsidR="00D93984" w:rsidRPr="00750B55" w:rsidRDefault="00D93984" w:rsidP="009546B4">
            <w:pPr>
              <w:rPr>
                <w:b/>
              </w:rPr>
            </w:pPr>
            <w:r w:rsidRPr="00750B55">
              <w:rPr>
                <w:b/>
              </w:rPr>
              <w:t>Uc_</w:t>
            </w:r>
            <w:r>
              <w:rPr>
                <w:b/>
              </w:rPr>
              <w:t>HMI_12</w:t>
            </w:r>
          </w:p>
        </w:tc>
      </w:tr>
      <w:tr w:rsidR="00D93984" w14:paraId="09FC9128" w14:textId="77777777" w:rsidTr="009546B4">
        <w:tc>
          <w:tcPr>
            <w:tcW w:w="4247" w:type="dxa"/>
          </w:tcPr>
          <w:p w14:paraId="57F432E1" w14:textId="77777777" w:rsidR="00D93984" w:rsidRDefault="00D93984" w:rsidP="009546B4">
            <w:r>
              <w:t>Caso de Uso</w:t>
            </w:r>
          </w:p>
        </w:tc>
        <w:tc>
          <w:tcPr>
            <w:tcW w:w="4247" w:type="dxa"/>
          </w:tcPr>
          <w:p w14:paraId="4E50BA01" w14:textId="35C28E91" w:rsidR="00D93984" w:rsidRDefault="00D93984" w:rsidP="009546B4">
            <w:r>
              <w:t>Visualizar Desenho 2D e 3D da peça</w:t>
            </w:r>
          </w:p>
        </w:tc>
      </w:tr>
      <w:tr w:rsidR="00D93984" w14:paraId="1D0453C8" w14:textId="77777777" w:rsidTr="009546B4">
        <w:tc>
          <w:tcPr>
            <w:tcW w:w="4247" w:type="dxa"/>
          </w:tcPr>
          <w:p w14:paraId="39596860" w14:textId="77777777" w:rsidR="00D93984" w:rsidRDefault="00D93984" w:rsidP="009546B4">
            <w:r>
              <w:t>Domínio</w:t>
            </w:r>
          </w:p>
        </w:tc>
        <w:tc>
          <w:tcPr>
            <w:tcW w:w="4247" w:type="dxa"/>
          </w:tcPr>
          <w:p w14:paraId="3605F13C" w14:textId="77777777" w:rsidR="00D93984" w:rsidRDefault="00D93984" w:rsidP="009546B4">
            <w:r>
              <w:t>Sistema</w:t>
            </w:r>
          </w:p>
        </w:tc>
      </w:tr>
      <w:tr w:rsidR="00D93984" w14:paraId="06290D2A" w14:textId="77777777" w:rsidTr="009546B4">
        <w:tc>
          <w:tcPr>
            <w:tcW w:w="4247" w:type="dxa"/>
          </w:tcPr>
          <w:p w14:paraId="4A0ECFFC" w14:textId="77777777" w:rsidR="00D93984" w:rsidRDefault="00D93984" w:rsidP="009546B4">
            <w:r>
              <w:t>Nível</w:t>
            </w:r>
          </w:p>
        </w:tc>
        <w:tc>
          <w:tcPr>
            <w:tcW w:w="4247" w:type="dxa"/>
          </w:tcPr>
          <w:p w14:paraId="354DD675" w14:textId="77777777" w:rsidR="00D93984" w:rsidRDefault="00D93984" w:rsidP="009546B4">
            <w:r>
              <w:t>Objetivo-do-utilizador</w:t>
            </w:r>
          </w:p>
        </w:tc>
      </w:tr>
      <w:tr w:rsidR="00D93984" w14:paraId="1277697D" w14:textId="77777777" w:rsidTr="009546B4">
        <w:tc>
          <w:tcPr>
            <w:tcW w:w="4247" w:type="dxa"/>
          </w:tcPr>
          <w:p w14:paraId="6FEAC2BF" w14:textId="77777777" w:rsidR="00D93984" w:rsidRDefault="00D93984" w:rsidP="009546B4">
            <w:r>
              <w:t>Ator Primário</w:t>
            </w:r>
          </w:p>
        </w:tc>
        <w:tc>
          <w:tcPr>
            <w:tcW w:w="4247" w:type="dxa"/>
          </w:tcPr>
          <w:p w14:paraId="1C3E05F6" w14:textId="77777777" w:rsidR="00D93984" w:rsidRDefault="00D93984" w:rsidP="009546B4">
            <w:r>
              <w:t>Operador</w:t>
            </w:r>
          </w:p>
        </w:tc>
      </w:tr>
      <w:tr w:rsidR="00D93984" w14:paraId="0C62D981" w14:textId="77777777" w:rsidTr="009546B4">
        <w:tc>
          <w:tcPr>
            <w:tcW w:w="4247" w:type="dxa"/>
          </w:tcPr>
          <w:p w14:paraId="0A169FF4" w14:textId="77777777" w:rsidR="00D93984" w:rsidRDefault="00D93984" w:rsidP="009546B4">
            <w:r>
              <w:t>Partes Interessadas &amp; Interesses</w:t>
            </w:r>
          </w:p>
        </w:tc>
        <w:tc>
          <w:tcPr>
            <w:tcW w:w="4247" w:type="dxa"/>
          </w:tcPr>
          <w:p w14:paraId="21030851" w14:textId="77777777" w:rsidR="00D93984" w:rsidRDefault="00D93984" w:rsidP="009546B4"/>
        </w:tc>
      </w:tr>
      <w:tr w:rsidR="00D93984" w14:paraId="7877A617" w14:textId="77777777" w:rsidTr="009546B4">
        <w:tc>
          <w:tcPr>
            <w:tcW w:w="4247" w:type="dxa"/>
          </w:tcPr>
          <w:p w14:paraId="473EE7AE" w14:textId="77777777" w:rsidR="00D93984" w:rsidRDefault="00D93984" w:rsidP="009546B4">
            <w:r>
              <w:t>Pré-Condição</w:t>
            </w:r>
          </w:p>
        </w:tc>
        <w:tc>
          <w:tcPr>
            <w:tcW w:w="4247" w:type="dxa"/>
          </w:tcPr>
          <w:p w14:paraId="534AD26E" w14:textId="466507AD" w:rsidR="00D93984" w:rsidRDefault="00D93984" w:rsidP="00D93984">
            <w:r>
              <w:t>O equipamento deve</w:t>
            </w:r>
            <w:r w:rsidRPr="00262DB4">
              <w:t xml:space="preserve"> estar ligado</w:t>
            </w:r>
            <w:r>
              <w:t xml:space="preserve"> e a HMI iniciada</w:t>
            </w:r>
          </w:p>
        </w:tc>
      </w:tr>
      <w:tr w:rsidR="00D93984" w14:paraId="0C629362" w14:textId="77777777" w:rsidTr="009546B4">
        <w:tc>
          <w:tcPr>
            <w:tcW w:w="4247" w:type="dxa"/>
          </w:tcPr>
          <w:p w14:paraId="212BC249" w14:textId="77777777" w:rsidR="00D93984" w:rsidRDefault="00D93984" w:rsidP="009546B4">
            <w:r>
              <w:t>Garantias de Sucesso</w:t>
            </w:r>
          </w:p>
        </w:tc>
        <w:tc>
          <w:tcPr>
            <w:tcW w:w="4247" w:type="dxa"/>
          </w:tcPr>
          <w:p w14:paraId="26C91CCC" w14:textId="30B0773A" w:rsidR="00D93984" w:rsidRDefault="00D93984" w:rsidP="00D93984">
            <w:r>
              <w:t>O Sistema disponibiliza desenhos 2D e 3D da peça</w:t>
            </w:r>
          </w:p>
        </w:tc>
      </w:tr>
      <w:tr w:rsidR="00D93984" w14:paraId="72E9EEFA" w14:textId="77777777" w:rsidTr="009546B4">
        <w:tc>
          <w:tcPr>
            <w:tcW w:w="4247" w:type="dxa"/>
          </w:tcPr>
          <w:p w14:paraId="3CBCBED7" w14:textId="77777777" w:rsidR="00D93984" w:rsidRDefault="00D93984" w:rsidP="009546B4">
            <w:r>
              <w:t>Iniciador</w:t>
            </w:r>
          </w:p>
        </w:tc>
        <w:tc>
          <w:tcPr>
            <w:tcW w:w="4247" w:type="dxa"/>
          </w:tcPr>
          <w:p w14:paraId="2FF20656" w14:textId="77777777" w:rsidR="00D93984" w:rsidRDefault="00D93984" w:rsidP="009546B4">
            <w:r>
              <w:t>Operador</w:t>
            </w:r>
          </w:p>
        </w:tc>
      </w:tr>
      <w:tr w:rsidR="00D93984" w14:paraId="293B40F7" w14:textId="77777777" w:rsidTr="009546B4">
        <w:tc>
          <w:tcPr>
            <w:tcW w:w="4247" w:type="dxa"/>
          </w:tcPr>
          <w:p w14:paraId="1381CF94" w14:textId="77777777" w:rsidR="00D93984" w:rsidRDefault="00D93984" w:rsidP="009546B4">
            <w:r>
              <w:t>Cenário Principal de Sucesso</w:t>
            </w:r>
          </w:p>
        </w:tc>
        <w:tc>
          <w:tcPr>
            <w:tcW w:w="4247" w:type="dxa"/>
          </w:tcPr>
          <w:p w14:paraId="760523D3" w14:textId="4AD70A34" w:rsidR="00D93984" w:rsidRDefault="00D93984" w:rsidP="00D93984">
            <w:pPr>
              <w:pStyle w:val="PargrafodaLista"/>
              <w:numPr>
                <w:ilvl w:val="0"/>
                <w:numId w:val="48"/>
              </w:numPr>
            </w:pPr>
            <w:r>
              <w:t>Operador arrasta um ficheiro Gcode para a caixa “Drag and Drop Gcode File”;</w:t>
            </w:r>
          </w:p>
          <w:p w14:paraId="3E3C454C" w14:textId="2126D5F8" w:rsidR="00D93984" w:rsidRDefault="00D93984" w:rsidP="00D93984">
            <w:pPr>
              <w:pStyle w:val="PargrafodaLista"/>
              <w:numPr>
                <w:ilvl w:val="0"/>
                <w:numId w:val="48"/>
              </w:numPr>
            </w:pPr>
            <w:r>
              <w:lastRenderedPageBreak/>
              <w:t>Sistema disponibiliza desenhos 2D e 3D da peça na área para o efeito;</w:t>
            </w:r>
          </w:p>
        </w:tc>
      </w:tr>
      <w:tr w:rsidR="00D93984" w14:paraId="34C03759" w14:textId="77777777" w:rsidTr="009546B4">
        <w:tc>
          <w:tcPr>
            <w:tcW w:w="4247" w:type="dxa"/>
          </w:tcPr>
          <w:p w14:paraId="6137FABA" w14:textId="77777777" w:rsidR="00D93984" w:rsidRDefault="00D93984" w:rsidP="009546B4">
            <w:r>
              <w:lastRenderedPageBreak/>
              <w:t>Extensões</w:t>
            </w:r>
          </w:p>
        </w:tc>
        <w:tc>
          <w:tcPr>
            <w:tcW w:w="4247" w:type="dxa"/>
          </w:tcPr>
          <w:p w14:paraId="3B9A97D9" w14:textId="77777777" w:rsidR="00D93984" w:rsidRDefault="00D93984" w:rsidP="009546B4"/>
        </w:tc>
      </w:tr>
    </w:tbl>
    <w:p w14:paraId="68D7304B" w14:textId="67FC3EFA" w:rsidR="00052A6B" w:rsidRPr="00052A6B" w:rsidRDefault="00052A6B" w:rsidP="003261F2">
      <w:pPr>
        <w:pStyle w:val="Cabealho1"/>
        <w:numPr>
          <w:ilvl w:val="1"/>
          <w:numId w:val="20"/>
        </w:numPr>
        <w:rPr>
          <w:b w:val="0"/>
          <w:sz w:val="32"/>
        </w:rPr>
      </w:pPr>
      <w:bookmarkStart w:id="76" w:name="_Toc488232076"/>
      <w:r>
        <w:rPr>
          <w:b w:val="0"/>
          <w:sz w:val="32"/>
        </w:rPr>
        <w:t>Arquitetura</w:t>
      </w:r>
      <w:r w:rsidR="00CC66AD">
        <w:rPr>
          <w:b w:val="0"/>
          <w:sz w:val="32"/>
        </w:rPr>
        <w:t xml:space="preserve"> e Tecnologias Utilizadas</w:t>
      </w:r>
      <w:bookmarkEnd w:id="76"/>
    </w:p>
    <w:p w14:paraId="48F6C8A1" w14:textId="54EA014A" w:rsidR="0003210B" w:rsidRDefault="0003210B" w:rsidP="0003210B"/>
    <w:p w14:paraId="23641FAA" w14:textId="77777777" w:rsidR="0003210B" w:rsidRDefault="0003210B" w:rsidP="002036F2">
      <w:pPr>
        <w:keepNext/>
        <w:jc w:val="center"/>
      </w:pPr>
      <w:r>
        <w:rPr>
          <w:noProof/>
          <w:lang w:eastAsia="pt-PT"/>
        </w:rPr>
        <w:drawing>
          <wp:inline distT="0" distB="0" distL="0" distR="0" wp14:anchorId="78A5B984" wp14:editId="140B1D80">
            <wp:extent cx="4459207" cy="2794257"/>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8">
                      <a:extLst>
                        <a:ext uri="{28A0092B-C50C-407E-A947-70E740481C1C}">
                          <a14:useLocalDpi xmlns:a14="http://schemas.microsoft.com/office/drawing/2010/main" val="0"/>
                        </a:ext>
                      </a:extLst>
                    </a:blip>
                    <a:stretch>
                      <a:fillRect/>
                    </a:stretch>
                  </pic:blipFill>
                  <pic:spPr>
                    <a:xfrm>
                      <a:off x="0" y="0"/>
                      <a:ext cx="4459207" cy="2794257"/>
                    </a:xfrm>
                    <a:prstGeom prst="rect">
                      <a:avLst/>
                    </a:prstGeom>
                  </pic:spPr>
                </pic:pic>
              </a:graphicData>
            </a:graphic>
          </wp:inline>
        </w:drawing>
      </w:r>
    </w:p>
    <w:p w14:paraId="531F73AE" w14:textId="0F09C13B" w:rsidR="0003210B" w:rsidRDefault="0003210B" w:rsidP="0003210B">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10</w:t>
      </w:r>
      <w:r w:rsidR="00CD4C56">
        <w:rPr>
          <w:noProof/>
        </w:rPr>
        <w:fldChar w:fldCharType="end"/>
      </w:r>
      <w:r>
        <w:t xml:space="preserve"> - Arquitetura do Sistema</w:t>
      </w:r>
    </w:p>
    <w:p w14:paraId="726EF108" w14:textId="1758A521" w:rsidR="0003210B" w:rsidRDefault="0003210B" w:rsidP="0003210B"/>
    <w:p w14:paraId="7BA35756" w14:textId="300151CD" w:rsidR="0003210B" w:rsidRDefault="0003210B" w:rsidP="0003210B">
      <w:r>
        <w:t xml:space="preserve">Como é possível verificar na imagem o sistema foi </w:t>
      </w:r>
      <w:r w:rsidR="002036F2">
        <w:t>desenvolvido</w:t>
      </w:r>
      <w:r>
        <w:t xml:space="preserve"> recorrendo ás seguinte tecnologias:</w:t>
      </w:r>
    </w:p>
    <w:p w14:paraId="445A7FF1" w14:textId="2EDF5E17" w:rsidR="0003210B" w:rsidRPr="002036F2" w:rsidRDefault="002036F2" w:rsidP="003136BA">
      <w:pPr>
        <w:pStyle w:val="PargrafodaLista"/>
        <w:numPr>
          <w:ilvl w:val="0"/>
          <w:numId w:val="10"/>
        </w:numPr>
      </w:pPr>
      <w:r w:rsidRPr="002036F2">
        <w:t>Aplicação web</w:t>
      </w:r>
      <w:r>
        <w:t xml:space="preserve"> com HTML + CSS </w:t>
      </w:r>
      <w:r w:rsidR="0003210B" w:rsidRPr="002036F2">
        <w:t xml:space="preserve">+ Javascript + JQuery + </w:t>
      </w:r>
      <w:r>
        <w:t>Ember JS</w:t>
      </w:r>
    </w:p>
    <w:p w14:paraId="5EEB2A93" w14:textId="60212EF7" w:rsidR="0003210B" w:rsidRDefault="002036F2" w:rsidP="003136BA">
      <w:pPr>
        <w:pStyle w:val="PargrafodaLista"/>
        <w:numPr>
          <w:ilvl w:val="1"/>
          <w:numId w:val="10"/>
        </w:numPr>
      </w:pPr>
      <w:r>
        <w:t>Para carregar a página web com a HMI</w:t>
      </w:r>
    </w:p>
    <w:p w14:paraId="16328B6E" w14:textId="6DFEC6FC" w:rsidR="0003210B" w:rsidRDefault="0003210B" w:rsidP="003136BA">
      <w:pPr>
        <w:pStyle w:val="PargrafodaLista"/>
        <w:numPr>
          <w:ilvl w:val="0"/>
          <w:numId w:val="10"/>
        </w:numPr>
      </w:pPr>
      <w:r>
        <w:t>Node.js + Express.js</w:t>
      </w:r>
      <w:r w:rsidR="00BF3A0E">
        <w:t xml:space="preserve"> + ADS.js</w:t>
      </w:r>
    </w:p>
    <w:p w14:paraId="663473F5" w14:textId="77777777" w:rsidR="002036F2" w:rsidRDefault="002036F2" w:rsidP="003136BA">
      <w:pPr>
        <w:pStyle w:val="PargrafodaLista"/>
        <w:numPr>
          <w:ilvl w:val="1"/>
          <w:numId w:val="10"/>
        </w:numPr>
      </w:pPr>
      <w:r>
        <w:t>É o servidor</w:t>
      </w:r>
    </w:p>
    <w:p w14:paraId="2C1BADEA" w14:textId="4F0E8628" w:rsidR="0003210B" w:rsidRDefault="002036F2" w:rsidP="003136BA">
      <w:pPr>
        <w:pStyle w:val="PargrafodaLista"/>
        <w:numPr>
          <w:ilvl w:val="1"/>
          <w:numId w:val="10"/>
        </w:numPr>
      </w:pPr>
      <w:r>
        <w:t>Fica á escuta num endereço e no protocolo HTTP para devolver um HTML com a aplicação</w:t>
      </w:r>
    </w:p>
    <w:p w14:paraId="7B3D986D" w14:textId="08D69963" w:rsidR="002036F2" w:rsidRDefault="002036F2" w:rsidP="003136BA">
      <w:pPr>
        <w:pStyle w:val="PargrafodaLista"/>
        <w:numPr>
          <w:ilvl w:val="1"/>
          <w:numId w:val="10"/>
        </w:numPr>
      </w:pPr>
      <w:r>
        <w:t xml:space="preserve">Comunica de forma bidirecional com o </w:t>
      </w:r>
      <w:r w:rsidR="00BF3A0E">
        <w:t>cliente (</w:t>
      </w:r>
      <w:r>
        <w:t>frontend</w:t>
      </w:r>
      <w:r w:rsidR="00BF3A0E">
        <w:t>)</w:t>
      </w:r>
      <w:r>
        <w:t xml:space="preserve"> através de socket.io</w:t>
      </w:r>
    </w:p>
    <w:p w14:paraId="122F14EE" w14:textId="48C999E8" w:rsidR="00BF3A0E" w:rsidRDefault="002036F2" w:rsidP="00BF3A0E">
      <w:pPr>
        <w:pStyle w:val="PargrafodaLista"/>
        <w:numPr>
          <w:ilvl w:val="1"/>
          <w:numId w:val="10"/>
        </w:numPr>
      </w:pPr>
      <w:r>
        <w:t xml:space="preserve">Comunica de forma </w:t>
      </w:r>
      <w:r w:rsidR="00BF3A0E">
        <w:t>bidirecional com o software de automação Twincat através da livraria ADS.js</w:t>
      </w:r>
    </w:p>
    <w:p w14:paraId="3CEBB144" w14:textId="71098D88" w:rsidR="0003210B" w:rsidRDefault="00BF3A0E" w:rsidP="003136BA">
      <w:pPr>
        <w:pStyle w:val="PargrafodaLista"/>
        <w:numPr>
          <w:ilvl w:val="0"/>
          <w:numId w:val="10"/>
        </w:numPr>
      </w:pPr>
      <w:r>
        <w:t>Socket.IO</w:t>
      </w:r>
    </w:p>
    <w:p w14:paraId="38FC4D94" w14:textId="523550A0" w:rsidR="0003210B" w:rsidRDefault="00BF3A0E" w:rsidP="003136BA">
      <w:pPr>
        <w:pStyle w:val="PargrafodaLista"/>
        <w:numPr>
          <w:ilvl w:val="1"/>
          <w:numId w:val="10"/>
        </w:numPr>
      </w:pPr>
      <w:r>
        <w:t>Para fazer comunicação e transmissão de dados entre o cliente e o servidor</w:t>
      </w:r>
    </w:p>
    <w:p w14:paraId="4238F25E" w14:textId="04EEFEC2" w:rsidR="0003210B" w:rsidRDefault="00BF3A0E" w:rsidP="003136BA">
      <w:pPr>
        <w:pStyle w:val="PargrafodaLista"/>
        <w:numPr>
          <w:ilvl w:val="0"/>
          <w:numId w:val="10"/>
        </w:numPr>
      </w:pPr>
      <w:r>
        <w:t xml:space="preserve"> Twincat 3</w:t>
      </w:r>
    </w:p>
    <w:p w14:paraId="22C7E0CB" w14:textId="5823620B" w:rsidR="00F01C0A" w:rsidRDefault="00BF3A0E" w:rsidP="003136BA">
      <w:pPr>
        <w:pStyle w:val="PargrafodaLista"/>
        <w:numPr>
          <w:ilvl w:val="1"/>
          <w:numId w:val="10"/>
        </w:numPr>
      </w:pPr>
      <w:r>
        <w:t xml:space="preserve">É um software de automação </w:t>
      </w:r>
      <w:r w:rsidR="0065707E">
        <w:t>que permite controlar e monitorizar em tempo-real diversos equipamentos de hardware, como PLCs</w:t>
      </w:r>
      <w:r w:rsidR="008106AD">
        <w:t xml:space="preserve"> (Controladores Lógicos Programáveis)</w:t>
      </w:r>
      <w:r w:rsidR="0065707E">
        <w:t>, Drives</w:t>
      </w:r>
      <w:r w:rsidR="008106AD">
        <w:t xml:space="preserve"> (Controladores)</w:t>
      </w:r>
      <w:r w:rsidR="0065707E">
        <w:t xml:space="preserve"> de Motores, Canais de Input/Output</w:t>
      </w:r>
      <w:r w:rsidR="008106AD">
        <w:t>, etc, e</w:t>
      </w:r>
      <w:r w:rsidR="00F01C0A">
        <w:t xml:space="preserve">quipamentos estes que podem </w:t>
      </w:r>
      <w:r w:rsidR="00776EB1">
        <w:t>intervir diretamente em processos físicos</w:t>
      </w:r>
    </w:p>
    <w:p w14:paraId="1DB6E48E" w14:textId="37F73C0F" w:rsidR="0003210B" w:rsidRDefault="0065707E" w:rsidP="003136BA">
      <w:pPr>
        <w:pStyle w:val="PargrafodaLista"/>
        <w:numPr>
          <w:ilvl w:val="1"/>
          <w:numId w:val="10"/>
        </w:numPr>
      </w:pPr>
      <w:r>
        <w:t>Resumidamente permite controlar sistemas de automação</w:t>
      </w:r>
    </w:p>
    <w:p w14:paraId="5351FFB6"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4428425B" w14:textId="71DD56A6" w:rsidR="00ED0138" w:rsidRPr="0065707E" w:rsidRDefault="006F3F3D" w:rsidP="003261F2">
      <w:pPr>
        <w:pStyle w:val="Cabealho1"/>
        <w:numPr>
          <w:ilvl w:val="1"/>
          <w:numId w:val="20"/>
        </w:numPr>
        <w:rPr>
          <w:b w:val="0"/>
          <w:sz w:val="32"/>
          <w:lang w:val="pt-PT"/>
        </w:rPr>
      </w:pPr>
      <w:bookmarkStart w:id="77" w:name="_Toc488232077"/>
      <w:r>
        <w:rPr>
          <w:b w:val="0"/>
          <w:sz w:val="32"/>
          <w:lang w:val="pt-PT"/>
        </w:rPr>
        <w:lastRenderedPageBreak/>
        <w:t>Funcionalidades</w:t>
      </w:r>
      <w:r w:rsidR="00ED0138" w:rsidRPr="0065707E">
        <w:rPr>
          <w:b w:val="0"/>
          <w:sz w:val="32"/>
          <w:lang w:val="pt-PT"/>
        </w:rPr>
        <w:t xml:space="preserve"> do Sistema</w:t>
      </w:r>
      <w:bookmarkEnd w:id="77"/>
    </w:p>
    <w:p w14:paraId="12C78802" w14:textId="1358211E" w:rsidR="00ED0138" w:rsidRPr="0065707E" w:rsidRDefault="00ED0138" w:rsidP="003261F2">
      <w:pPr>
        <w:pStyle w:val="Cabealho1"/>
        <w:numPr>
          <w:ilvl w:val="2"/>
          <w:numId w:val="20"/>
        </w:numPr>
        <w:rPr>
          <w:b w:val="0"/>
          <w:sz w:val="32"/>
          <w:lang w:val="pt-PT"/>
        </w:rPr>
      </w:pPr>
      <w:bookmarkStart w:id="78" w:name="_Toc488232078"/>
      <w:r w:rsidRPr="0065707E">
        <w:rPr>
          <w:b w:val="0"/>
          <w:sz w:val="32"/>
          <w:lang w:val="pt-PT"/>
        </w:rPr>
        <w:t>Ecrã Inicial</w:t>
      </w:r>
      <w:bookmarkEnd w:id="78"/>
    </w:p>
    <w:p w14:paraId="2C0E05C8" w14:textId="77777777" w:rsidR="00ED0138" w:rsidRDefault="00ED0138" w:rsidP="001037A4">
      <w:pPr>
        <w:rPr>
          <w:sz w:val="36"/>
        </w:rPr>
      </w:pPr>
    </w:p>
    <w:p w14:paraId="07E6A52F" w14:textId="664FB262" w:rsidR="00ED0138" w:rsidRDefault="00ED0138" w:rsidP="00ED0138">
      <w:r>
        <w:t xml:space="preserve">Para utilização do sistema, o </w:t>
      </w:r>
      <w:r w:rsidR="00693F65">
        <w:t>equipamento deverá estar previamente ligado e pronto a ser utilizado. Dessa forma</w:t>
      </w:r>
      <w:r w:rsidR="00AC1F8E">
        <w:t>, quando este entrar será disponibilizado o seguinte ecrã.</w:t>
      </w:r>
    </w:p>
    <w:p w14:paraId="13DB1A3B" w14:textId="77777777" w:rsidR="00AC1F8E" w:rsidRDefault="00AC1F8E" w:rsidP="00AC1F8E">
      <w:pPr>
        <w:keepNext/>
      </w:pPr>
      <w:r>
        <w:rPr>
          <w:noProof/>
          <w:lang w:eastAsia="pt-PT"/>
        </w:rPr>
        <w:drawing>
          <wp:inline distT="0" distB="0" distL="0" distR="0" wp14:anchorId="1B4831D3" wp14:editId="0AED6D92">
            <wp:extent cx="5400040" cy="29946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cra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1A7B4B32" w14:textId="3A371756" w:rsidR="00AC1F8E" w:rsidRPr="00ED0138" w:rsidRDefault="00AC1F8E" w:rsidP="00AC1F8E">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11</w:t>
      </w:r>
      <w:r w:rsidR="00CD4C56">
        <w:rPr>
          <w:noProof/>
        </w:rPr>
        <w:fldChar w:fldCharType="end"/>
      </w:r>
      <w:r>
        <w:t xml:space="preserve"> - Ecrã Inicial</w:t>
      </w:r>
    </w:p>
    <w:p w14:paraId="07B1AA2B" w14:textId="77777777" w:rsidR="001037A4" w:rsidRPr="00645F94" w:rsidRDefault="001037A4" w:rsidP="001037A4"/>
    <w:p w14:paraId="4E612F03" w14:textId="1FF2C45F" w:rsidR="001037A4" w:rsidRPr="00645F94" w:rsidRDefault="001037A4" w:rsidP="001037A4"/>
    <w:p w14:paraId="1713F892" w14:textId="5B2CF6DB" w:rsidR="00AC2123" w:rsidRPr="0065707E" w:rsidRDefault="00E76DAF" w:rsidP="00AC2123">
      <w:pPr>
        <w:pStyle w:val="Cabealho1"/>
        <w:numPr>
          <w:ilvl w:val="2"/>
          <w:numId w:val="20"/>
        </w:numPr>
        <w:rPr>
          <w:b w:val="0"/>
          <w:sz w:val="32"/>
          <w:lang w:val="pt-PT"/>
        </w:rPr>
      </w:pPr>
      <w:bookmarkStart w:id="79" w:name="_Toc488232079"/>
      <w:r>
        <w:rPr>
          <w:b w:val="0"/>
          <w:sz w:val="32"/>
          <w:lang w:val="pt-PT"/>
        </w:rPr>
        <w:t>Machine State</w:t>
      </w:r>
      <w:bookmarkEnd w:id="79"/>
    </w:p>
    <w:p w14:paraId="5C3AC833" w14:textId="6F18E274" w:rsidR="00E74D15" w:rsidRDefault="00E74D15" w:rsidP="001037A4"/>
    <w:p w14:paraId="28B4699D" w14:textId="3CB210F4" w:rsidR="00AC2123" w:rsidRDefault="00AC2123" w:rsidP="001037A4">
      <w:r>
        <w:t>A barra superior com a indicação “STATE” permite monitorizar em tempo real o estado corrente do equipamento. Este pode estar nos seguintes estados: ON (ligado), OFF (desligado), MANUAL (a ser conduzido de forma manual para uma determinada posição), AUTO (a interpretar e executar um ficheiro de código G), PAUSE (em pausa durante a execução de um ficheiro código G).</w:t>
      </w:r>
    </w:p>
    <w:p w14:paraId="0676FC4B" w14:textId="43C98EAD" w:rsidR="0026619B" w:rsidRDefault="0026619B" w:rsidP="0026619B"/>
    <w:p w14:paraId="346E9C10" w14:textId="4EC52D7A" w:rsidR="00AC2123" w:rsidRPr="0065707E" w:rsidRDefault="00AC2123" w:rsidP="00AC2123">
      <w:pPr>
        <w:pStyle w:val="Cabealho1"/>
        <w:numPr>
          <w:ilvl w:val="2"/>
          <w:numId w:val="20"/>
        </w:numPr>
        <w:rPr>
          <w:b w:val="0"/>
          <w:sz w:val="32"/>
          <w:lang w:val="pt-PT"/>
        </w:rPr>
      </w:pPr>
      <w:bookmarkStart w:id="80" w:name="_Toc488232080"/>
      <w:r>
        <w:rPr>
          <w:b w:val="0"/>
          <w:sz w:val="32"/>
          <w:lang w:val="pt-PT"/>
        </w:rPr>
        <w:t>ON/OFF</w:t>
      </w:r>
      <w:bookmarkEnd w:id="80"/>
    </w:p>
    <w:p w14:paraId="26734D54" w14:textId="04574DDC" w:rsidR="00AC2123" w:rsidRDefault="00AC2123" w:rsidP="0026619B"/>
    <w:p w14:paraId="19480EC1" w14:textId="77777777" w:rsidR="00E47070" w:rsidRDefault="00AC2123" w:rsidP="0026619B">
      <w:r>
        <w:t>O botão de Power permite ligar e desligar os motores do equipamento. Caso estes estejam desligados não é possível executar nada sobre o mesmo, visto que este não será capaz de se mover.</w:t>
      </w:r>
    </w:p>
    <w:p w14:paraId="563653C8" w14:textId="77777777" w:rsidR="00E47070" w:rsidRDefault="00CD12A6" w:rsidP="00E47070">
      <w:pPr>
        <w:keepNext/>
      </w:pPr>
      <w:r>
        <w:lastRenderedPageBreak/>
        <w:pict w14:anchorId="1EF542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229.15pt">
            <v:imagedata r:id="rId20" o:title="state_on"/>
          </v:shape>
        </w:pict>
      </w:r>
    </w:p>
    <w:p w14:paraId="2452A05A" w14:textId="08929EB4" w:rsidR="00AC2123" w:rsidRDefault="00E47070" w:rsidP="00E47070">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12</w:t>
      </w:r>
      <w:r w:rsidR="00CD4C56">
        <w:rPr>
          <w:noProof/>
        </w:rPr>
        <w:fldChar w:fldCharType="end"/>
      </w:r>
      <w:r>
        <w:t xml:space="preserve"> - Equipamento ligado</w:t>
      </w:r>
    </w:p>
    <w:p w14:paraId="41AC1985" w14:textId="77777777" w:rsidR="00E47070" w:rsidRPr="00E47070" w:rsidRDefault="00E47070" w:rsidP="00E47070"/>
    <w:p w14:paraId="38B9148A" w14:textId="28D4B7F8" w:rsidR="00E76DAF" w:rsidRPr="0065707E" w:rsidRDefault="00E76DAF" w:rsidP="00E76DAF">
      <w:pPr>
        <w:pStyle w:val="Cabealho1"/>
        <w:numPr>
          <w:ilvl w:val="2"/>
          <w:numId w:val="20"/>
        </w:numPr>
        <w:rPr>
          <w:b w:val="0"/>
          <w:sz w:val="32"/>
          <w:lang w:val="pt-PT"/>
        </w:rPr>
      </w:pPr>
      <w:bookmarkStart w:id="81" w:name="_Toc488232081"/>
      <w:r>
        <w:rPr>
          <w:b w:val="0"/>
          <w:sz w:val="32"/>
          <w:lang w:val="pt-PT"/>
        </w:rPr>
        <w:t>Send To</w:t>
      </w:r>
      <w:bookmarkEnd w:id="81"/>
    </w:p>
    <w:p w14:paraId="4E080BDD" w14:textId="77777777" w:rsidR="00E76DAF" w:rsidRDefault="00E76DAF" w:rsidP="0026619B"/>
    <w:p w14:paraId="00E2E74C" w14:textId="78CFC20A" w:rsidR="0026619B" w:rsidRPr="0026619B" w:rsidRDefault="00E76DAF" w:rsidP="0026619B">
      <w:r>
        <w:t>O botão “Send To” permite enviar os eixos de X, Y e Z para a posição que cada um deles tem inserida nas caixas de texto respetivas. Esta funcionalidade altera o “STATE” do equipamento para “MANUAL” visto que o utilizador pode ir manualmente alterando a posição dos eixos.</w:t>
      </w:r>
    </w:p>
    <w:p w14:paraId="1330EAE5" w14:textId="76A48D3D" w:rsidR="008C19D9" w:rsidRDefault="008C19D9" w:rsidP="008C19D9">
      <w:pPr>
        <w:pStyle w:val="Cabealho1"/>
        <w:numPr>
          <w:ilvl w:val="2"/>
          <w:numId w:val="20"/>
        </w:numPr>
        <w:rPr>
          <w:b w:val="0"/>
          <w:sz w:val="32"/>
          <w:lang w:val="pt-PT"/>
        </w:rPr>
      </w:pPr>
      <w:bookmarkStart w:id="82" w:name="_Toc488232082"/>
      <w:r>
        <w:rPr>
          <w:b w:val="0"/>
          <w:sz w:val="32"/>
          <w:lang w:val="pt-PT"/>
        </w:rPr>
        <w:t>Posição dos Eixos</w:t>
      </w:r>
      <w:bookmarkEnd w:id="82"/>
    </w:p>
    <w:p w14:paraId="21CB4E61" w14:textId="4BC71070" w:rsidR="008C19D9" w:rsidRDefault="008C19D9" w:rsidP="008C19D9"/>
    <w:p w14:paraId="2ECE8350" w14:textId="015A8EC3" w:rsidR="008C19D9" w:rsidRDefault="008C19D9" w:rsidP="008C19D9">
      <w:r>
        <w:t>As barras de progresso X,Y e Z estão constantemente a monitorizar o posicionamento dos respetivos eixos em tempo real, isto é, assim que estes se movem e a sua posição muda, as barras de progresso devem atualizar assim como a indicação da posição.</w:t>
      </w:r>
    </w:p>
    <w:p w14:paraId="0A237342" w14:textId="6B3F0C75" w:rsidR="0035406B" w:rsidRDefault="0035406B" w:rsidP="008C19D9"/>
    <w:p w14:paraId="1EF5189F" w14:textId="2072772F" w:rsidR="0035406B" w:rsidRDefault="0035406B" w:rsidP="0035406B">
      <w:pPr>
        <w:pStyle w:val="Cabealho1"/>
        <w:numPr>
          <w:ilvl w:val="2"/>
          <w:numId w:val="20"/>
        </w:numPr>
        <w:rPr>
          <w:b w:val="0"/>
          <w:sz w:val="32"/>
          <w:lang w:val="pt-PT"/>
        </w:rPr>
      </w:pPr>
      <w:bookmarkStart w:id="83" w:name="_Toc488232083"/>
      <w:r>
        <w:rPr>
          <w:b w:val="0"/>
          <w:sz w:val="32"/>
          <w:lang w:val="pt-PT"/>
        </w:rPr>
        <w:t>Print</w:t>
      </w:r>
      <w:bookmarkEnd w:id="83"/>
    </w:p>
    <w:p w14:paraId="6253004B" w14:textId="63FB0255" w:rsidR="0035406B" w:rsidRDefault="0035406B" w:rsidP="0035406B"/>
    <w:p w14:paraId="2F955A29" w14:textId="5AF5D088" w:rsidR="0035406B" w:rsidRDefault="0035406B" w:rsidP="0035406B">
      <w:r>
        <w:t>Os botões “Print”, “Set Position” e a caixa de “drag and drop a Gcode file” estão todos relacionados numa só funcionalidade, isto é, apenas é possível dar ordens para imprimir uma peça através do “Print”, se previamente o utilizador carregou um ficheiro Gcode para a respetiva caixa e se fez corretamente o “Set Position” (este serve para ser dada indicação ao equipamento para se preparar para imprimir a partir da sua atual posição).</w:t>
      </w:r>
    </w:p>
    <w:p w14:paraId="234DD5D0" w14:textId="247F63BF" w:rsidR="00C6396C" w:rsidRDefault="00C6396C" w:rsidP="0035406B"/>
    <w:p w14:paraId="2A2C7631"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1F1CC451" w14:textId="67726228" w:rsidR="00C6396C" w:rsidRDefault="00C6396C" w:rsidP="00C6396C">
      <w:pPr>
        <w:pStyle w:val="Cabealho1"/>
        <w:numPr>
          <w:ilvl w:val="2"/>
          <w:numId w:val="20"/>
        </w:numPr>
        <w:rPr>
          <w:b w:val="0"/>
          <w:sz w:val="32"/>
          <w:lang w:val="pt-PT"/>
        </w:rPr>
      </w:pPr>
      <w:bookmarkStart w:id="84" w:name="_Toc488232084"/>
      <w:r>
        <w:rPr>
          <w:b w:val="0"/>
          <w:sz w:val="32"/>
          <w:lang w:val="pt-PT"/>
        </w:rPr>
        <w:lastRenderedPageBreak/>
        <w:t>Pause</w:t>
      </w:r>
      <w:bookmarkEnd w:id="84"/>
    </w:p>
    <w:p w14:paraId="32ABA6A8" w14:textId="20D5B2C3" w:rsidR="00C6396C" w:rsidRDefault="00C6396C" w:rsidP="00C6396C"/>
    <w:p w14:paraId="413798DD" w14:textId="337AE527" w:rsidR="00C6396C" w:rsidRDefault="00C6396C" w:rsidP="00C6396C">
      <w:r>
        <w:t>O botão de “Pause” serve para pausar o equipamento, sendo que se o utilizador voltar a pressionar o botão, o equipamento continua o que estava a executar previamente.</w:t>
      </w:r>
    </w:p>
    <w:p w14:paraId="0CB5E9FB" w14:textId="4C6ADEB0" w:rsidR="00E47070" w:rsidRDefault="00E47070" w:rsidP="00C6396C"/>
    <w:p w14:paraId="520460A5" w14:textId="2CD9BFCF" w:rsidR="00E47070" w:rsidRDefault="00CD12A6" w:rsidP="00E47070">
      <w:pPr>
        <w:keepNext/>
      </w:pPr>
      <w:r>
        <w:pict w14:anchorId="44E9F84E">
          <v:shape id="_x0000_i1026" type="#_x0000_t75" style="width:424.5pt;height:234.15pt">
            <v:imagedata r:id="rId21" o:title="state_pause"/>
          </v:shape>
        </w:pict>
      </w:r>
    </w:p>
    <w:p w14:paraId="3AEDF3B5" w14:textId="3C64BCC6" w:rsidR="00E47070" w:rsidRDefault="00E47070" w:rsidP="00E47070">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13</w:t>
      </w:r>
      <w:r w:rsidR="00CD4C56">
        <w:rPr>
          <w:noProof/>
        </w:rPr>
        <w:fldChar w:fldCharType="end"/>
      </w:r>
      <w:r>
        <w:t xml:space="preserve"> - Equipamento em pausa</w:t>
      </w:r>
    </w:p>
    <w:p w14:paraId="44C47CB1" w14:textId="0E2CA45C" w:rsidR="00C6396C" w:rsidRDefault="00C6396C" w:rsidP="00C6396C"/>
    <w:p w14:paraId="79AFCBB7" w14:textId="663F8EF1" w:rsidR="00C6396C" w:rsidRDefault="00C6396C" w:rsidP="00C6396C">
      <w:pPr>
        <w:pStyle w:val="Cabealho1"/>
        <w:numPr>
          <w:ilvl w:val="2"/>
          <w:numId w:val="20"/>
        </w:numPr>
        <w:rPr>
          <w:b w:val="0"/>
          <w:sz w:val="32"/>
          <w:lang w:val="pt-PT"/>
        </w:rPr>
      </w:pPr>
      <w:bookmarkStart w:id="85" w:name="_Toc488232085"/>
      <w:r>
        <w:rPr>
          <w:b w:val="0"/>
          <w:sz w:val="32"/>
          <w:lang w:val="pt-PT"/>
        </w:rPr>
        <w:t>Stop</w:t>
      </w:r>
      <w:bookmarkEnd w:id="85"/>
    </w:p>
    <w:p w14:paraId="2F5BABD0" w14:textId="2E230A95" w:rsidR="00C6396C" w:rsidRDefault="00C6396C" w:rsidP="00C6396C"/>
    <w:p w14:paraId="1159CA6D" w14:textId="42E6D803" w:rsidR="00C6396C" w:rsidRPr="00C6396C" w:rsidRDefault="00C6396C" w:rsidP="00C6396C">
      <w:r>
        <w:t>O botão de “Stop” permite abortar a execução de um ficheiro de Gcode.</w:t>
      </w:r>
      <w:r w:rsidR="0013660F">
        <w:t xml:space="preserve"> Para que o sistema permita abortar, o equipamento deve primeiro ser pausado.</w:t>
      </w:r>
    </w:p>
    <w:p w14:paraId="61AA2580" w14:textId="6989DFE4" w:rsidR="00C6396C" w:rsidRDefault="00C6396C" w:rsidP="00C6396C"/>
    <w:p w14:paraId="38FD65DD" w14:textId="69CA9531" w:rsidR="0013660F" w:rsidRDefault="0013660F" w:rsidP="0013660F">
      <w:pPr>
        <w:pStyle w:val="Cabealho1"/>
        <w:numPr>
          <w:ilvl w:val="2"/>
          <w:numId w:val="20"/>
        </w:numPr>
        <w:rPr>
          <w:b w:val="0"/>
          <w:sz w:val="32"/>
          <w:lang w:val="pt-PT"/>
        </w:rPr>
      </w:pPr>
      <w:bookmarkStart w:id="86" w:name="_Toc488232086"/>
      <w:r>
        <w:rPr>
          <w:b w:val="0"/>
          <w:sz w:val="32"/>
          <w:lang w:val="pt-PT"/>
        </w:rPr>
        <w:t>Extrude/Retract</w:t>
      </w:r>
      <w:bookmarkEnd w:id="86"/>
    </w:p>
    <w:p w14:paraId="1BCA78B5" w14:textId="292F3D52" w:rsidR="0013660F" w:rsidRDefault="0013660F" w:rsidP="0013660F"/>
    <w:p w14:paraId="14504942" w14:textId="6244F350" w:rsidR="0013660F" w:rsidRDefault="0013660F" w:rsidP="0013660F">
      <w:r>
        <w:t>O botão de “Extrude” permite extrudir (libertar) material de impressão manualmente, ou seja, o equipamento extrude enquanto o utilizador pressionar o botão.</w:t>
      </w:r>
    </w:p>
    <w:p w14:paraId="0A3740D2" w14:textId="30948984" w:rsidR="0013660F" w:rsidRPr="0013660F" w:rsidRDefault="0013660F" w:rsidP="0013660F">
      <w:r>
        <w:t>O botão de “Retract” permite recolher a peça responsável pela extrusão.</w:t>
      </w:r>
    </w:p>
    <w:p w14:paraId="695F2DF4" w14:textId="125D01F9" w:rsidR="0013660F" w:rsidRDefault="0013660F" w:rsidP="00C6396C"/>
    <w:p w14:paraId="1E3A82CE" w14:textId="77777777" w:rsidR="00960481" w:rsidRDefault="00960481">
      <w:pPr>
        <w:rPr>
          <w:rFonts w:asciiTheme="majorHAnsi" w:eastAsiaTheme="majorEastAsia" w:hAnsiTheme="majorHAnsi" w:cstheme="majorBidi"/>
          <w:color w:val="2E74B5" w:themeColor="accent1" w:themeShade="BF"/>
          <w:sz w:val="32"/>
          <w:szCs w:val="32"/>
        </w:rPr>
      </w:pPr>
      <w:r>
        <w:rPr>
          <w:b/>
          <w:sz w:val="32"/>
        </w:rPr>
        <w:br w:type="page"/>
      </w:r>
    </w:p>
    <w:p w14:paraId="51DEDED2" w14:textId="65DE5A49" w:rsidR="00EC7EC1" w:rsidRDefault="00EC7EC1" w:rsidP="00EC7EC1">
      <w:pPr>
        <w:pStyle w:val="Cabealho1"/>
        <w:numPr>
          <w:ilvl w:val="2"/>
          <w:numId w:val="20"/>
        </w:numPr>
        <w:rPr>
          <w:b w:val="0"/>
          <w:sz w:val="32"/>
          <w:lang w:val="pt-PT"/>
        </w:rPr>
      </w:pPr>
      <w:bookmarkStart w:id="87" w:name="_Toc488232087"/>
      <w:r>
        <w:rPr>
          <w:b w:val="0"/>
          <w:sz w:val="32"/>
          <w:lang w:val="pt-PT"/>
        </w:rPr>
        <w:lastRenderedPageBreak/>
        <w:t>Monitorização de Execução de Ficheiro Gcode</w:t>
      </w:r>
      <w:bookmarkEnd w:id="87"/>
    </w:p>
    <w:p w14:paraId="310028EC" w14:textId="0B11763E" w:rsidR="00EC7EC1" w:rsidRDefault="00EC7EC1" w:rsidP="00EC7EC1"/>
    <w:p w14:paraId="37F1DCD3" w14:textId="6FE434A2" w:rsidR="00EC7EC1" w:rsidRDefault="00EC7EC1" w:rsidP="00EC7EC1">
      <w:r>
        <w:t>A tabela avermelhada, assim como a barra de progresso e as indicações de texto que constam logo por cima desta, permitem monitorizar em tempo real a execução de um ficheiro Gcode.</w:t>
      </w:r>
    </w:p>
    <w:p w14:paraId="20C425BC" w14:textId="1FE5595B" w:rsidR="00EC7EC1" w:rsidRDefault="00EC7EC1" w:rsidP="00EC7EC1">
      <w:r>
        <w:t>Assim que a execução começa, a tabela é preenchida pela linha de Gcode que está a ser interpretada (na primeira linha da tabela), assim como as 5 linhas seguintes (nas restantes linhas da tabela). A barra de progresso vai acompanhando a evolução da execução do Gcode até chegar aos 100% e a Velocidade de Extrusão também é monitorizada.</w:t>
      </w:r>
    </w:p>
    <w:p w14:paraId="3CA1C9F5" w14:textId="77777777" w:rsidR="00B36080" w:rsidRPr="00EC7EC1" w:rsidRDefault="00B36080" w:rsidP="00EC7EC1"/>
    <w:p w14:paraId="7C876D41" w14:textId="77777777" w:rsidR="00E47070" w:rsidRDefault="00CD12A6" w:rsidP="00E47070">
      <w:pPr>
        <w:keepNext/>
      </w:pPr>
      <w:r>
        <w:pict w14:anchorId="13B014A4">
          <v:shape id="_x0000_i1027" type="#_x0000_t75" style="width:424.5pt;height:234.15pt">
            <v:imagedata r:id="rId22" o:title="state_auto"/>
          </v:shape>
        </w:pict>
      </w:r>
    </w:p>
    <w:p w14:paraId="15217624" w14:textId="4B49FA0D" w:rsidR="00EC7EC1" w:rsidRDefault="00E47070" w:rsidP="00E47070">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14</w:t>
      </w:r>
      <w:r w:rsidR="00CD4C56">
        <w:rPr>
          <w:noProof/>
        </w:rPr>
        <w:fldChar w:fldCharType="end"/>
      </w:r>
      <w:r>
        <w:t xml:space="preserve"> - Equipamento em Auto e tabela vermelha com as linhas de Gcode em execução</w:t>
      </w:r>
    </w:p>
    <w:p w14:paraId="3945A05A" w14:textId="77777777" w:rsidR="00B36080" w:rsidRPr="00B36080" w:rsidRDefault="00B36080" w:rsidP="00B36080"/>
    <w:p w14:paraId="68BA4A8F" w14:textId="1C25CB79" w:rsidR="004D287B" w:rsidRDefault="004D287B" w:rsidP="004D287B">
      <w:pPr>
        <w:pStyle w:val="Cabealho1"/>
        <w:numPr>
          <w:ilvl w:val="2"/>
          <w:numId w:val="20"/>
        </w:numPr>
        <w:rPr>
          <w:b w:val="0"/>
          <w:sz w:val="32"/>
          <w:lang w:val="pt-PT"/>
        </w:rPr>
      </w:pPr>
      <w:bookmarkStart w:id="88" w:name="_Toc488232088"/>
      <w:r>
        <w:rPr>
          <w:b w:val="0"/>
          <w:sz w:val="32"/>
          <w:lang w:val="pt-PT"/>
        </w:rPr>
        <w:t>Visualização da Peça 2D/3D</w:t>
      </w:r>
      <w:bookmarkEnd w:id="88"/>
    </w:p>
    <w:p w14:paraId="70FB96AE" w14:textId="057C3FEE" w:rsidR="004D287B" w:rsidRDefault="004D287B" w:rsidP="004D287B"/>
    <w:p w14:paraId="0AAD4343" w14:textId="4EF59098" w:rsidR="004D287B" w:rsidRPr="004D287B" w:rsidRDefault="004D287B" w:rsidP="004D287B">
      <w:r>
        <w:t xml:space="preserve">Quando um ficheiro Gcode é carregado (ou feito o drop) na caixa respetiva, torna-se possível visualizar a peça desenhada pelo conteúdo do ficheiro em 2D e em 3D. </w:t>
      </w:r>
      <w:r w:rsidR="009E6A15">
        <w:t>Esta vis</w:t>
      </w:r>
      <w:r>
        <w:t xml:space="preserve">ualização é possível graças á utilização de uma livraria desenvolvida com a framework Ember JS que tem a capacidade de ler o conteúdo do ficheiro Gcode e desenhar </w:t>
      </w:r>
      <w:r w:rsidR="009E6A15">
        <w:t>a peça num elemento canvas do HTML para o 3D e num SVG para o 2D.</w:t>
      </w:r>
    </w:p>
    <w:p w14:paraId="5C7ECC10" w14:textId="77777777" w:rsidR="00B36080" w:rsidRDefault="00CD12A6" w:rsidP="00B36080">
      <w:pPr>
        <w:keepNext/>
      </w:pPr>
      <w:r>
        <w:lastRenderedPageBreak/>
        <w:pict w14:anchorId="324E5BF3">
          <v:shape id="_x0000_i1028" type="#_x0000_t75" style="width:425.1pt;height:386.3pt">
            <v:imagedata r:id="rId23" o:title="visualizacao2D3D"/>
          </v:shape>
        </w:pict>
      </w:r>
    </w:p>
    <w:p w14:paraId="63CC4F03" w14:textId="4EBE2C7C" w:rsidR="0090285F" w:rsidRPr="00B36080" w:rsidRDefault="00B36080" w:rsidP="00B36080">
      <w:pPr>
        <w:pStyle w:val="Legenda"/>
        <w:jc w:val="center"/>
      </w:pPr>
      <w:r>
        <w:t xml:space="preserve">Figura </w:t>
      </w:r>
      <w:r w:rsidR="00CD4C56">
        <w:fldChar w:fldCharType="begin"/>
      </w:r>
      <w:r w:rsidR="00CD4C56">
        <w:instrText xml:space="preserve"> SEQ Figura \* ARABIC </w:instrText>
      </w:r>
      <w:r w:rsidR="00CD4C56">
        <w:fldChar w:fldCharType="separate"/>
      </w:r>
      <w:r w:rsidR="00CD12A6">
        <w:rPr>
          <w:noProof/>
        </w:rPr>
        <w:t>15</w:t>
      </w:r>
      <w:r w:rsidR="00CD4C56">
        <w:rPr>
          <w:noProof/>
        </w:rPr>
        <w:fldChar w:fldCharType="end"/>
      </w:r>
      <w:r>
        <w:t xml:space="preserve"> - Visualização da peça 2D/3D</w:t>
      </w:r>
    </w:p>
    <w:p w14:paraId="79565584" w14:textId="5E22D64A" w:rsidR="00FF7F15" w:rsidRDefault="00FF7F15" w:rsidP="00FF7F15"/>
    <w:p w14:paraId="2B26335D" w14:textId="403F578A" w:rsidR="00F3606B" w:rsidRPr="00645F94" w:rsidRDefault="00F3606B">
      <w:pPr>
        <w:rPr>
          <w:rFonts w:asciiTheme="majorHAnsi" w:eastAsiaTheme="majorEastAsia" w:hAnsiTheme="majorHAnsi" w:cstheme="majorBidi"/>
          <w:b/>
          <w:color w:val="2E74B5" w:themeColor="accent1" w:themeShade="BF"/>
          <w:sz w:val="44"/>
          <w:szCs w:val="32"/>
        </w:rPr>
      </w:pPr>
    </w:p>
    <w:p w14:paraId="6A54F115" w14:textId="77777777" w:rsidR="00B36080" w:rsidRPr="000611D8" w:rsidRDefault="00B36080">
      <w:pPr>
        <w:rPr>
          <w:rFonts w:asciiTheme="majorHAnsi" w:eastAsiaTheme="majorEastAsia" w:hAnsiTheme="majorHAnsi" w:cstheme="majorBidi"/>
          <w:b/>
          <w:color w:val="2E74B5" w:themeColor="accent1" w:themeShade="BF"/>
          <w:sz w:val="44"/>
          <w:szCs w:val="32"/>
        </w:rPr>
      </w:pPr>
      <w:r>
        <w:rPr>
          <w:sz w:val="44"/>
        </w:rPr>
        <w:br w:type="page"/>
      </w:r>
    </w:p>
    <w:p w14:paraId="4E85C38E" w14:textId="28D00C1E" w:rsidR="00F2797D" w:rsidRDefault="00F2797D" w:rsidP="00F2797D">
      <w:pPr>
        <w:pStyle w:val="Cabealho1"/>
        <w:numPr>
          <w:ilvl w:val="0"/>
          <w:numId w:val="20"/>
        </w:numPr>
        <w:rPr>
          <w:sz w:val="44"/>
        </w:rPr>
      </w:pPr>
      <w:bookmarkStart w:id="89" w:name="_Toc488232089"/>
      <w:r>
        <w:rPr>
          <w:sz w:val="44"/>
        </w:rPr>
        <w:lastRenderedPageBreak/>
        <w:t>Pressupostos</w:t>
      </w:r>
      <w:bookmarkEnd w:id="89"/>
    </w:p>
    <w:p w14:paraId="37A0990E" w14:textId="3536EC71" w:rsidR="00CE1932" w:rsidRDefault="00CE1932" w:rsidP="00CE1932">
      <w:pPr>
        <w:rPr>
          <w:lang w:val="en-US"/>
        </w:rPr>
      </w:pPr>
    </w:p>
    <w:p w14:paraId="1719796E" w14:textId="77A39FFB" w:rsidR="00CE1932" w:rsidRDefault="00CE1932" w:rsidP="00CE1932">
      <w:r w:rsidRPr="00CE1932">
        <w:t xml:space="preserve">O desenvolvimento deste projeto </w:t>
      </w:r>
      <w:r w:rsidR="004028CA">
        <w:t>teve</w:t>
      </w:r>
      <w:r w:rsidRPr="00CE1932">
        <w:t xml:space="preserve"> em consideraç</w:t>
      </w:r>
      <w:r>
        <w:t xml:space="preserve">ão os seguintes pressupostos: o equipamento de Fabrico Aditivo tem que estar ligado e acessível na rede, </w:t>
      </w:r>
      <w:r w:rsidR="004028CA">
        <w:t>caso contrário não é possível a utilização da HMI, o equipamento de Fabrico Aditivo tem que estar devidamente montado e equipado para que se torne funcional, assim como a camada de automação (hardware e software) deve estar estável de forma a garantir o bom funcionamento da camada de software desenvolvida neste projeto, em caso contrário não é possível utilizar a mesma.</w:t>
      </w:r>
    </w:p>
    <w:p w14:paraId="5B3D4E8D" w14:textId="77777777" w:rsidR="004254DD" w:rsidRPr="00CE1932" w:rsidRDefault="004254DD" w:rsidP="00CE1932"/>
    <w:p w14:paraId="00B1C0A2" w14:textId="77777777" w:rsidR="009371CF" w:rsidRDefault="009371CF">
      <w:pPr>
        <w:rPr>
          <w:rFonts w:asciiTheme="majorHAnsi" w:eastAsiaTheme="majorEastAsia" w:hAnsiTheme="majorHAnsi" w:cstheme="majorBidi"/>
          <w:b/>
          <w:color w:val="2E74B5" w:themeColor="accent1" w:themeShade="BF"/>
          <w:sz w:val="44"/>
          <w:szCs w:val="32"/>
          <w:lang w:val="en-US"/>
        </w:rPr>
      </w:pPr>
      <w:r>
        <w:rPr>
          <w:sz w:val="44"/>
        </w:rPr>
        <w:br w:type="page"/>
      </w:r>
    </w:p>
    <w:p w14:paraId="447A5612" w14:textId="5FD16F90" w:rsidR="00AC7116" w:rsidRDefault="00AC7116" w:rsidP="004D287B">
      <w:pPr>
        <w:pStyle w:val="Cabealho1"/>
        <w:numPr>
          <w:ilvl w:val="0"/>
          <w:numId w:val="20"/>
        </w:numPr>
        <w:rPr>
          <w:sz w:val="44"/>
        </w:rPr>
      </w:pPr>
      <w:bookmarkStart w:id="90" w:name="_Toc488232090"/>
      <w:r>
        <w:rPr>
          <w:sz w:val="44"/>
        </w:rPr>
        <w:lastRenderedPageBreak/>
        <w:t>Conclusão</w:t>
      </w:r>
      <w:bookmarkEnd w:id="90"/>
    </w:p>
    <w:p w14:paraId="23A82636" w14:textId="647AF339" w:rsidR="00671ED8" w:rsidRDefault="00671ED8" w:rsidP="0016132F">
      <w:pPr>
        <w:rPr>
          <w:b/>
        </w:rPr>
      </w:pPr>
    </w:p>
    <w:p w14:paraId="0F7EBCC1" w14:textId="5BEDB973" w:rsidR="00BC7069" w:rsidRDefault="00491F7F" w:rsidP="0016132F">
      <w:r>
        <w:t xml:space="preserve">Para realização deste projeto foi definido como objetivo principal o desenvolvimento de uma HMI para controlo e monitorização de um equipamento de Fabrico Aditivo, e também alguns objetivos adicionais como a utilização de tecnologias web para o desenvolvimento da HMI, permitir o controlo e monitorização do equipamento </w:t>
      </w:r>
      <w:r w:rsidR="007F1E63">
        <w:t>e de parâmetros do processo em tempo real, e o carregamento de ficheiros Gcode para o equipamento interpretar e executar de forma remota. Os objetivos foram atingidos com sucesso e o projeto valida esta arquitetura, assim como as tecnologias utilizadas para desenvolvimentos futuros.</w:t>
      </w:r>
    </w:p>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Pr="007F1E63" w:rsidRDefault="00BC7069" w:rsidP="004D287B">
      <w:pPr>
        <w:pStyle w:val="Cabealho1"/>
        <w:numPr>
          <w:ilvl w:val="0"/>
          <w:numId w:val="20"/>
        </w:numPr>
        <w:rPr>
          <w:sz w:val="44"/>
          <w:lang w:val="pt-PT"/>
        </w:rPr>
      </w:pPr>
      <w:bookmarkStart w:id="91" w:name="_Toc488232091"/>
      <w:r w:rsidRPr="007F1E63">
        <w:rPr>
          <w:sz w:val="44"/>
          <w:lang w:val="pt-PT"/>
        </w:rPr>
        <w:lastRenderedPageBreak/>
        <w:t>Referências</w:t>
      </w:r>
      <w:bookmarkEnd w:id="91"/>
    </w:p>
    <w:p w14:paraId="5A1607F2" w14:textId="597FEB5A" w:rsidR="00BC7069" w:rsidRDefault="00BC7069" w:rsidP="0016132F"/>
    <w:p w14:paraId="2871F177"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92" w:name="_Toc474524920"/>
      <w:bookmarkStart w:id="93" w:name="_Toc474525145"/>
      <w:bookmarkStart w:id="94" w:name="_Toc475708217"/>
      <w:bookmarkStart w:id="95" w:name="_Toc475708350"/>
      <w:bookmarkStart w:id="96" w:name="_Toc475710709"/>
      <w:bookmarkStart w:id="97" w:name="_Toc475739796"/>
      <w:bookmarkStart w:id="98" w:name="_Toc487816101"/>
      <w:bookmarkStart w:id="99" w:name="_Toc487816986"/>
      <w:bookmarkStart w:id="100" w:name="_Toc488069234"/>
      <w:bookmarkStart w:id="101" w:name="_Toc488069359"/>
      <w:bookmarkStart w:id="102" w:name="_Toc488232092"/>
      <w:bookmarkEnd w:id="92"/>
      <w:bookmarkEnd w:id="93"/>
      <w:bookmarkEnd w:id="94"/>
      <w:bookmarkEnd w:id="95"/>
      <w:bookmarkEnd w:id="96"/>
      <w:bookmarkEnd w:id="97"/>
      <w:bookmarkEnd w:id="98"/>
      <w:bookmarkEnd w:id="99"/>
      <w:bookmarkEnd w:id="100"/>
      <w:bookmarkEnd w:id="101"/>
      <w:bookmarkEnd w:id="102"/>
    </w:p>
    <w:p w14:paraId="33A931C4" w14:textId="7FAD60FB" w:rsidR="009371CF" w:rsidRPr="009371CF" w:rsidRDefault="00FE2C41" w:rsidP="009371C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0611D8">
        <w:rPr>
          <w:lang w:val="en-US"/>
        </w:rPr>
        <w:instrText xml:space="preserve">ADDIN Mendeley Bibliography CSL_BIBLIOGRAPHY </w:instrText>
      </w:r>
      <w:r>
        <w:fldChar w:fldCharType="separate"/>
      </w:r>
      <w:r w:rsidR="009371CF" w:rsidRPr="009371CF">
        <w:rPr>
          <w:rFonts w:ascii="Calibri" w:hAnsi="Calibri" w:cs="Calibri"/>
          <w:noProof/>
          <w:szCs w:val="24"/>
        </w:rPr>
        <w:t xml:space="preserve">Alphonsus, E. R., &amp; Abdullah, M. O. (2016). A review on the applications of programmable logic controllers (PLCs), </w:t>
      </w:r>
      <w:r w:rsidR="009371CF" w:rsidRPr="009371CF">
        <w:rPr>
          <w:rFonts w:ascii="Calibri" w:hAnsi="Calibri" w:cs="Calibri"/>
          <w:i/>
          <w:iCs/>
          <w:noProof/>
          <w:szCs w:val="24"/>
        </w:rPr>
        <w:t>60 OP</w:t>
      </w:r>
      <w:r w:rsidR="009371CF" w:rsidRPr="009371CF">
        <w:rPr>
          <w:rFonts w:ascii="Calibri" w:hAnsi="Calibri" w:cs="Calibri"/>
          <w:noProof/>
          <w:szCs w:val="24"/>
        </w:rPr>
        <w:t>-</w:t>
      </w:r>
      <w:r w:rsidR="009371CF" w:rsidRPr="009371CF">
        <w:rPr>
          <w:rFonts w:ascii="Calibri" w:hAnsi="Calibri" w:cs="Calibri"/>
          <w:i/>
          <w:iCs/>
          <w:noProof/>
          <w:szCs w:val="24"/>
        </w:rPr>
        <w:t>I</w:t>
      </w:r>
      <w:r w:rsidR="009371CF" w:rsidRPr="009371CF">
        <w:rPr>
          <w:rFonts w:ascii="Calibri" w:hAnsi="Calibri" w:cs="Calibri"/>
          <w:noProof/>
          <w:szCs w:val="24"/>
        </w:rPr>
        <w:t xml:space="preserve">, 1185. </w:t>
      </w:r>
    </w:p>
    <w:p w14:paraId="7CE705D0" w14:textId="3B5A8AD8"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Bermudez-Ortega, J., Besada-Portas, E., Lopez-Orozco, J. A., Chacon, J., &amp; de la Cruz, J. M. (2016). 2016 IEEE Conference on Control Applications (CCA), Control Applications (CCA), 2016 IEEE Conference on (p. 810). </w:t>
      </w:r>
    </w:p>
    <w:p w14:paraId="45D7060E" w14:textId="58A7B10C"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Canas, R. M. da S., &amp; Pires, J. S. (2014). Simoldes : the impact of additive manufacturing : 3D</w:t>
      </w:r>
      <w:r w:rsidR="00787F47">
        <w:rPr>
          <w:rFonts w:ascii="Calibri" w:hAnsi="Calibri" w:cs="Calibri"/>
          <w:noProof/>
          <w:szCs w:val="24"/>
        </w:rPr>
        <w:t xml:space="preserve"> Printing Technology. </w:t>
      </w:r>
    </w:p>
    <w:p w14:paraId="65102CE9" w14:textId="30CC2AF9"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Carvalho, A. I. R. de, &amp; Ferrolho, A. M. P. (2016). </w:t>
      </w:r>
      <w:r w:rsidRPr="009371CF">
        <w:rPr>
          <w:rFonts w:ascii="Calibri" w:hAnsi="Calibri" w:cs="Calibri"/>
          <w:i/>
          <w:iCs/>
          <w:noProof/>
          <w:szCs w:val="24"/>
        </w:rPr>
        <w:t>Desenvolvimento e melhoramento da Célula Flexível de Fabrico da ESTGV</w:t>
      </w:r>
      <w:r w:rsidRPr="009371CF">
        <w:rPr>
          <w:rFonts w:ascii="Calibri" w:hAnsi="Calibri" w:cs="Calibri"/>
          <w:noProof/>
          <w:szCs w:val="24"/>
        </w:rPr>
        <w:t xml:space="preserve">. </w:t>
      </w:r>
    </w:p>
    <w:p w14:paraId="3897E114" w14:textId="5D36DE4F"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Dias, F. A. N. B., &amp; Fonseca, I. S. A. da. (2015). Desenvolvimento de ferramenta para interligação de dispositivos utilizando protocolos industriais. </w:t>
      </w:r>
    </w:p>
    <w:p w14:paraId="35A28E77" w14:textId="77777777"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 xml:space="preserve">Dorf, R. C., &amp; Bishop, R. H. (2010). </w:t>
      </w:r>
      <w:r w:rsidRPr="009371CF">
        <w:rPr>
          <w:rFonts w:ascii="Calibri" w:hAnsi="Calibri" w:cs="Calibri"/>
          <w:i/>
          <w:iCs/>
          <w:noProof/>
          <w:szCs w:val="24"/>
        </w:rPr>
        <w:t>Modern Control Systems</w:t>
      </w:r>
      <w:r w:rsidRPr="009371CF">
        <w:rPr>
          <w:rFonts w:ascii="Calibri" w:hAnsi="Calibri" w:cs="Calibri"/>
          <w:noProof/>
          <w:szCs w:val="24"/>
        </w:rPr>
        <w:t>.</w:t>
      </w:r>
    </w:p>
    <w:p w14:paraId="384028AC" w14:textId="169BA805" w:rsidR="009371CF" w:rsidRPr="009371CF" w:rsidRDefault="009371CF" w:rsidP="009371CF">
      <w:pPr>
        <w:widowControl w:val="0"/>
        <w:autoSpaceDE w:val="0"/>
        <w:autoSpaceDN w:val="0"/>
        <w:adjustRightInd w:val="0"/>
        <w:spacing w:line="240" w:lineRule="auto"/>
        <w:ind w:left="480" w:hanging="480"/>
        <w:rPr>
          <w:rFonts w:ascii="Calibri" w:hAnsi="Calibri" w:cs="Calibri"/>
          <w:noProof/>
          <w:szCs w:val="24"/>
        </w:rPr>
      </w:pPr>
      <w:r w:rsidRPr="009371CF">
        <w:rPr>
          <w:rFonts w:ascii="Calibri" w:hAnsi="Calibri" w:cs="Calibri"/>
          <w:noProof/>
          <w:szCs w:val="24"/>
        </w:rPr>
        <w:t>Kacur, J., Durdan, M., &amp; Laciak, M. (2013). Proceedings of the 14th International Carpathian Control Conference (ICCC), Carpathian Control Conference (ICCC), 2013 14th International.</w:t>
      </w:r>
    </w:p>
    <w:p w14:paraId="1065263B" w14:textId="5764D5B3" w:rsidR="009371CF" w:rsidRPr="009371CF" w:rsidRDefault="009371CF" w:rsidP="009371CF">
      <w:pPr>
        <w:widowControl w:val="0"/>
        <w:autoSpaceDE w:val="0"/>
        <w:autoSpaceDN w:val="0"/>
        <w:adjustRightInd w:val="0"/>
        <w:spacing w:line="240" w:lineRule="auto"/>
        <w:ind w:left="480" w:hanging="480"/>
        <w:rPr>
          <w:rFonts w:ascii="Calibri" w:hAnsi="Calibri" w:cs="Calibri"/>
          <w:noProof/>
        </w:rPr>
      </w:pPr>
      <w:r w:rsidRPr="009371CF">
        <w:rPr>
          <w:rFonts w:ascii="Calibri" w:hAnsi="Calibri" w:cs="Calibri"/>
          <w:noProof/>
          <w:szCs w:val="24"/>
        </w:rPr>
        <w:t xml:space="preserve">Souza, R. B. de, &amp; Medeiros, A. A. D. de. (2005). Uma arquitetura para sistemas supervisórios industriais e sua aplicação em processos de elevação artificial de petróleo. </w:t>
      </w:r>
    </w:p>
    <w:p w14:paraId="68F57073" w14:textId="53DFC18E" w:rsidR="00802937" w:rsidRPr="00C46441" w:rsidRDefault="00FE2C41" w:rsidP="00802937">
      <w:pPr>
        <w:tabs>
          <w:tab w:val="left" w:pos="1524"/>
        </w:tabs>
      </w:pPr>
      <w:r>
        <w:fldChar w:fldCharType="end"/>
      </w:r>
    </w:p>
    <w:p w14:paraId="5285B8E3" w14:textId="2EDE1498" w:rsidR="00802937" w:rsidRPr="00C46441" w:rsidRDefault="00802937" w:rsidP="00802937">
      <w:pPr>
        <w:tabs>
          <w:tab w:val="left" w:pos="1524"/>
        </w:tabs>
      </w:pPr>
    </w:p>
    <w:p w14:paraId="68097173" w14:textId="1339C50B" w:rsidR="00802937" w:rsidRDefault="00802937" w:rsidP="00802937">
      <w:pPr>
        <w:tabs>
          <w:tab w:val="left" w:pos="1524"/>
        </w:tabs>
        <w:rPr>
          <w:rStyle w:val="Hiperligao"/>
        </w:rPr>
      </w:pPr>
    </w:p>
    <w:p w14:paraId="3D80570D" w14:textId="4B84D922" w:rsidR="00802937" w:rsidRDefault="00802937" w:rsidP="00802937">
      <w:pPr>
        <w:tabs>
          <w:tab w:val="left" w:pos="1524"/>
        </w:tabs>
        <w:rPr>
          <w:rStyle w:val="Hiperligao"/>
        </w:rPr>
      </w:pPr>
    </w:p>
    <w:p w14:paraId="3A4FEBDD" w14:textId="6264C59C" w:rsidR="00802937" w:rsidRDefault="00802937" w:rsidP="00802937"/>
    <w:p w14:paraId="72229B65" w14:textId="2E9C0D23" w:rsidR="00802937" w:rsidRDefault="00802937" w:rsidP="00802937">
      <w:pPr>
        <w:tabs>
          <w:tab w:val="left" w:pos="1524"/>
        </w:tabs>
        <w:rPr>
          <w:rStyle w:val="Hiperligao"/>
        </w:rPr>
      </w:pPr>
    </w:p>
    <w:p w14:paraId="71C21393" w14:textId="77777777" w:rsidR="003A2CD2" w:rsidRPr="00C46441" w:rsidRDefault="003A2CD2" w:rsidP="00D542F4">
      <w:pPr>
        <w:tabs>
          <w:tab w:val="left" w:pos="1524"/>
        </w:tabs>
      </w:pPr>
    </w:p>
    <w:sectPr w:rsidR="003A2CD2" w:rsidRPr="00C46441" w:rsidSect="00A00CE9">
      <w:headerReference w:type="default" r:id="rId24"/>
      <w:footerReference w:type="default" r:id="rId2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FCE69" w14:textId="77777777" w:rsidR="00CD4C56" w:rsidRDefault="00CD4C56" w:rsidP="00056342">
      <w:pPr>
        <w:spacing w:after="0" w:line="240" w:lineRule="auto"/>
      </w:pPr>
      <w:r>
        <w:separator/>
      </w:r>
    </w:p>
  </w:endnote>
  <w:endnote w:type="continuationSeparator" w:id="0">
    <w:p w14:paraId="2CB40339" w14:textId="77777777" w:rsidR="00CD4C56" w:rsidRDefault="00CD4C56"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0528E473" w:rsidR="009546B4" w:rsidRDefault="009546B4">
        <w:pPr>
          <w:pStyle w:val="Rodap"/>
          <w:jc w:val="right"/>
        </w:pPr>
        <w:r>
          <w:fldChar w:fldCharType="begin"/>
        </w:r>
        <w:r>
          <w:instrText xml:space="preserve"> PAGE   \* MERGEFORMAT </w:instrText>
        </w:r>
        <w:r>
          <w:fldChar w:fldCharType="separate"/>
        </w:r>
        <w:r w:rsidR="00CD12A6">
          <w:rPr>
            <w:noProof/>
          </w:rPr>
          <w:t>21</w:t>
        </w:r>
        <w:r>
          <w:rPr>
            <w:noProof/>
          </w:rPr>
          <w:fldChar w:fldCharType="end"/>
        </w:r>
      </w:p>
    </w:sdtContent>
  </w:sdt>
  <w:p w14:paraId="1C7592F1" w14:textId="77777777" w:rsidR="009546B4" w:rsidRDefault="009546B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60FA47" w14:textId="77777777" w:rsidR="00CD4C56" w:rsidRDefault="00CD4C56" w:rsidP="00056342">
      <w:pPr>
        <w:spacing w:after="0" w:line="240" w:lineRule="auto"/>
      </w:pPr>
      <w:r>
        <w:separator/>
      </w:r>
    </w:p>
  </w:footnote>
  <w:footnote w:type="continuationSeparator" w:id="0">
    <w:p w14:paraId="2D50D2C4" w14:textId="77777777" w:rsidR="00CD4C56" w:rsidRDefault="00CD4C56"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9546B4" w:rsidRDefault="009546B4">
    <w:pPr>
      <w:pStyle w:val="Cabealho"/>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97421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BD75DB6"/>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265683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82D3B58"/>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18790758"/>
    <w:multiLevelType w:val="hybridMultilevel"/>
    <w:tmpl w:val="F6162CD0"/>
    <w:lvl w:ilvl="0" w:tplc="47C24610">
      <w:start w:val="1"/>
      <w:numFmt w:val="decimal"/>
      <w:pStyle w:val="Cabealho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1A4924A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211B48B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23DC659C"/>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2A5D6C6A"/>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2DA30AB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F5506F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5D40ED"/>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31D5638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325F1444"/>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BBD101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CA9704F"/>
    <w:multiLevelType w:val="hybridMultilevel"/>
    <w:tmpl w:val="B328A352"/>
    <w:lvl w:ilvl="0" w:tplc="5DEEDEDE">
      <w:start w:val="1"/>
      <w:numFmt w:val="decimal"/>
      <w:pStyle w:val="Cabealh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15:restartNumberingAfterBreak="0">
    <w:nsid w:val="3D8D0942"/>
    <w:multiLevelType w:val="hybridMultilevel"/>
    <w:tmpl w:val="BC4EB45A"/>
    <w:lvl w:ilvl="0" w:tplc="A962AE2C">
      <w:start w:val="1"/>
      <w:numFmt w:val="decimal"/>
      <w:pStyle w:val="Cabealho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15:restartNumberingAfterBreak="0">
    <w:nsid w:val="400D66D8"/>
    <w:multiLevelType w:val="hybridMultilevel"/>
    <w:tmpl w:val="8B5E18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236F0A"/>
    <w:multiLevelType w:val="hybridMultilevel"/>
    <w:tmpl w:val="3300F4DE"/>
    <w:lvl w:ilvl="0" w:tplc="1CBCC296">
      <w:start w:val="1"/>
      <w:numFmt w:val="decimal"/>
      <w:pStyle w:val="Cabealho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15:restartNumberingAfterBreak="0">
    <w:nsid w:val="4D173422"/>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4DCA09A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6AF3D4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E9121F7"/>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6" w15:restartNumberingAfterBreak="0">
    <w:nsid w:val="62040645"/>
    <w:multiLevelType w:val="hybridMultilevel"/>
    <w:tmpl w:val="3B0C860C"/>
    <w:lvl w:ilvl="0" w:tplc="E8B61182">
      <w:start w:val="1"/>
      <w:numFmt w:val="decimal"/>
      <w:pStyle w:val="Cabealho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37" w15:restartNumberingAfterBreak="0">
    <w:nsid w:val="650E1DBE"/>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8"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9" w15:restartNumberingAfterBreak="0">
    <w:nsid w:val="6826413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1" w15:restartNumberingAfterBreak="0">
    <w:nsid w:val="6C387B9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C3C1673"/>
    <w:multiLevelType w:val="hybridMultilevel"/>
    <w:tmpl w:val="0F50DA50"/>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3" w15:restartNumberingAfterBreak="0">
    <w:nsid w:val="6E1605A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7"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8"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2"/>
  </w:num>
  <w:num w:numId="3">
    <w:abstractNumId w:val="27"/>
  </w:num>
  <w:num w:numId="4">
    <w:abstractNumId w:val="26"/>
  </w:num>
  <w:num w:numId="5">
    <w:abstractNumId w:val="30"/>
  </w:num>
  <w:num w:numId="6">
    <w:abstractNumId w:val="36"/>
  </w:num>
  <w:num w:numId="7">
    <w:abstractNumId w:val="29"/>
  </w:num>
  <w:num w:numId="8">
    <w:abstractNumId w:val="44"/>
  </w:num>
  <w:num w:numId="9">
    <w:abstractNumId w:val="21"/>
  </w:num>
  <w:num w:numId="10">
    <w:abstractNumId w:val="0"/>
  </w:num>
  <w:num w:numId="11">
    <w:abstractNumId w:val="1"/>
  </w:num>
  <w:num w:numId="12">
    <w:abstractNumId w:val="40"/>
  </w:num>
  <w:num w:numId="13">
    <w:abstractNumId w:val="3"/>
  </w:num>
  <w:num w:numId="14">
    <w:abstractNumId w:val="46"/>
  </w:num>
  <w:num w:numId="15">
    <w:abstractNumId w:val="8"/>
  </w:num>
  <w:num w:numId="16">
    <w:abstractNumId w:val="6"/>
  </w:num>
  <w:num w:numId="17">
    <w:abstractNumId w:val="23"/>
  </w:num>
  <w:num w:numId="18">
    <w:abstractNumId w:val="38"/>
  </w:num>
  <w:num w:numId="19">
    <w:abstractNumId w:val="7"/>
  </w:num>
  <w:num w:numId="20">
    <w:abstractNumId w:val="45"/>
  </w:num>
  <w:num w:numId="21">
    <w:abstractNumId w:val="11"/>
  </w:num>
  <w:num w:numId="22">
    <w:abstractNumId w:val="24"/>
  </w:num>
  <w:num w:numId="23">
    <w:abstractNumId w:val="32"/>
  </w:num>
  <w:num w:numId="24">
    <w:abstractNumId w:val="48"/>
  </w:num>
  <w:num w:numId="25">
    <w:abstractNumId w:val="47"/>
  </w:num>
  <w:num w:numId="26">
    <w:abstractNumId w:val="2"/>
  </w:num>
  <w:num w:numId="27">
    <w:abstractNumId w:val="5"/>
  </w:num>
  <w:num w:numId="28">
    <w:abstractNumId w:val="17"/>
  </w:num>
  <w:num w:numId="29">
    <w:abstractNumId w:val="34"/>
  </w:num>
  <w:num w:numId="30">
    <w:abstractNumId w:val="25"/>
  </w:num>
  <w:num w:numId="31">
    <w:abstractNumId w:val="16"/>
  </w:num>
  <w:num w:numId="32">
    <w:abstractNumId w:val="39"/>
  </w:num>
  <w:num w:numId="33">
    <w:abstractNumId w:val="41"/>
  </w:num>
  <w:num w:numId="34">
    <w:abstractNumId w:val="43"/>
  </w:num>
  <w:num w:numId="35">
    <w:abstractNumId w:val="33"/>
  </w:num>
  <w:num w:numId="36">
    <w:abstractNumId w:val="35"/>
  </w:num>
  <w:num w:numId="37">
    <w:abstractNumId w:val="14"/>
  </w:num>
  <w:num w:numId="38">
    <w:abstractNumId w:val="37"/>
  </w:num>
  <w:num w:numId="39">
    <w:abstractNumId w:val="18"/>
  </w:num>
  <w:num w:numId="40">
    <w:abstractNumId w:val="9"/>
  </w:num>
  <w:num w:numId="41">
    <w:abstractNumId w:val="12"/>
  </w:num>
  <w:num w:numId="42">
    <w:abstractNumId w:val="20"/>
  </w:num>
  <w:num w:numId="43">
    <w:abstractNumId w:val="4"/>
  </w:num>
  <w:num w:numId="44">
    <w:abstractNumId w:val="15"/>
  </w:num>
  <w:num w:numId="45">
    <w:abstractNumId w:val="19"/>
  </w:num>
  <w:num w:numId="46">
    <w:abstractNumId w:val="13"/>
  </w:num>
  <w:num w:numId="47">
    <w:abstractNumId w:val="42"/>
  </w:num>
  <w:num w:numId="48">
    <w:abstractNumId w:val="31"/>
  </w:num>
  <w:num w:numId="49">
    <w:abstractNumId w:val="2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pt-PT"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1D8"/>
    <w:rsid w:val="00061F21"/>
    <w:rsid w:val="00066826"/>
    <w:rsid w:val="00074E62"/>
    <w:rsid w:val="00077445"/>
    <w:rsid w:val="0008315A"/>
    <w:rsid w:val="00093132"/>
    <w:rsid w:val="00094A5F"/>
    <w:rsid w:val="000A4D82"/>
    <w:rsid w:val="000B0066"/>
    <w:rsid w:val="000B0F58"/>
    <w:rsid w:val="000B4875"/>
    <w:rsid w:val="000B4A41"/>
    <w:rsid w:val="000C0736"/>
    <w:rsid w:val="000D5B7C"/>
    <w:rsid w:val="000D71D3"/>
    <w:rsid w:val="000F0B01"/>
    <w:rsid w:val="000F1119"/>
    <w:rsid w:val="000F313A"/>
    <w:rsid w:val="000F611F"/>
    <w:rsid w:val="001031E4"/>
    <w:rsid w:val="001037A4"/>
    <w:rsid w:val="00110580"/>
    <w:rsid w:val="001112C3"/>
    <w:rsid w:val="0012188B"/>
    <w:rsid w:val="00125F03"/>
    <w:rsid w:val="00127A6C"/>
    <w:rsid w:val="00133DDA"/>
    <w:rsid w:val="00134BA4"/>
    <w:rsid w:val="0013660F"/>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25EE"/>
    <w:rsid w:val="00194E6D"/>
    <w:rsid w:val="0019691E"/>
    <w:rsid w:val="001A0996"/>
    <w:rsid w:val="001A64F7"/>
    <w:rsid w:val="001B33F0"/>
    <w:rsid w:val="001B47D8"/>
    <w:rsid w:val="001C57F3"/>
    <w:rsid w:val="001E3C3F"/>
    <w:rsid w:val="001E3DC0"/>
    <w:rsid w:val="001E6174"/>
    <w:rsid w:val="001E655C"/>
    <w:rsid w:val="00202D53"/>
    <w:rsid w:val="002036F2"/>
    <w:rsid w:val="002050DE"/>
    <w:rsid w:val="002078EA"/>
    <w:rsid w:val="00211533"/>
    <w:rsid w:val="002129B6"/>
    <w:rsid w:val="002212FE"/>
    <w:rsid w:val="0022195F"/>
    <w:rsid w:val="00250DEF"/>
    <w:rsid w:val="00257603"/>
    <w:rsid w:val="00257DC8"/>
    <w:rsid w:val="00261F39"/>
    <w:rsid w:val="00262DB4"/>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5406B"/>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28CA"/>
    <w:rsid w:val="00403761"/>
    <w:rsid w:val="004065CE"/>
    <w:rsid w:val="00413895"/>
    <w:rsid w:val="00415031"/>
    <w:rsid w:val="004230AE"/>
    <w:rsid w:val="00423A1E"/>
    <w:rsid w:val="004254DD"/>
    <w:rsid w:val="0042595C"/>
    <w:rsid w:val="00431B62"/>
    <w:rsid w:val="00435EA9"/>
    <w:rsid w:val="004376D7"/>
    <w:rsid w:val="0043780C"/>
    <w:rsid w:val="0043789C"/>
    <w:rsid w:val="004432A9"/>
    <w:rsid w:val="00450D87"/>
    <w:rsid w:val="00461529"/>
    <w:rsid w:val="004651CE"/>
    <w:rsid w:val="004752B4"/>
    <w:rsid w:val="00480232"/>
    <w:rsid w:val="00482B8B"/>
    <w:rsid w:val="0049129E"/>
    <w:rsid w:val="00491F7F"/>
    <w:rsid w:val="00494592"/>
    <w:rsid w:val="00495442"/>
    <w:rsid w:val="004A0629"/>
    <w:rsid w:val="004A367E"/>
    <w:rsid w:val="004B2775"/>
    <w:rsid w:val="004B35E1"/>
    <w:rsid w:val="004C79D9"/>
    <w:rsid w:val="004D287B"/>
    <w:rsid w:val="004D69AD"/>
    <w:rsid w:val="004E2607"/>
    <w:rsid w:val="004E347C"/>
    <w:rsid w:val="004E52DD"/>
    <w:rsid w:val="004F74AF"/>
    <w:rsid w:val="00507FD6"/>
    <w:rsid w:val="005201D5"/>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5707E"/>
    <w:rsid w:val="0066211C"/>
    <w:rsid w:val="00663AD0"/>
    <w:rsid w:val="006703D6"/>
    <w:rsid w:val="0067159D"/>
    <w:rsid w:val="00671ED8"/>
    <w:rsid w:val="0068210F"/>
    <w:rsid w:val="00682197"/>
    <w:rsid w:val="00686BE9"/>
    <w:rsid w:val="0069127D"/>
    <w:rsid w:val="0069176C"/>
    <w:rsid w:val="00693F65"/>
    <w:rsid w:val="0069655C"/>
    <w:rsid w:val="006A5D7C"/>
    <w:rsid w:val="006B10B8"/>
    <w:rsid w:val="006B7FF5"/>
    <w:rsid w:val="006C6E23"/>
    <w:rsid w:val="006D06E4"/>
    <w:rsid w:val="006D1C09"/>
    <w:rsid w:val="006D585C"/>
    <w:rsid w:val="006E1E64"/>
    <w:rsid w:val="006E30E2"/>
    <w:rsid w:val="006E3455"/>
    <w:rsid w:val="006E4631"/>
    <w:rsid w:val="006F2442"/>
    <w:rsid w:val="006F2E05"/>
    <w:rsid w:val="006F3F3D"/>
    <w:rsid w:val="006F6868"/>
    <w:rsid w:val="007003E1"/>
    <w:rsid w:val="0070080F"/>
    <w:rsid w:val="00700CC6"/>
    <w:rsid w:val="007069A6"/>
    <w:rsid w:val="0071052D"/>
    <w:rsid w:val="00714AA5"/>
    <w:rsid w:val="0072528A"/>
    <w:rsid w:val="00730B59"/>
    <w:rsid w:val="0073202F"/>
    <w:rsid w:val="00736D64"/>
    <w:rsid w:val="0074115E"/>
    <w:rsid w:val="00741312"/>
    <w:rsid w:val="0074479E"/>
    <w:rsid w:val="00745995"/>
    <w:rsid w:val="0074632A"/>
    <w:rsid w:val="007571C1"/>
    <w:rsid w:val="00776EB1"/>
    <w:rsid w:val="00782208"/>
    <w:rsid w:val="007830E1"/>
    <w:rsid w:val="007879BE"/>
    <w:rsid w:val="00787F47"/>
    <w:rsid w:val="00794C67"/>
    <w:rsid w:val="00796321"/>
    <w:rsid w:val="007A593B"/>
    <w:rsid w:val="007A78A4"/>
    <w:rsid w:val="007B1983"/>
    <w:rsid w:val="007B3472"/>
    <w:rsid w:val="007B41B7"/>
    <w:rsid w:val="007C1B54"/>
    <w:rsid w:val="007E1615"/>
    <w:rsid w:val="007F0471"/>
    <w:rsid w:val="007F1E63"/>
    <w:rsid w:val="007F2717"/>
    <w:rsid w:val="007F3427"/>
    <w:rsid w:val="007F566A"/>
    <w:rsid w:val="00802937"/>
    <w:rsid w:val="0080444B"/>
    <w:rsid w:val="008057F3"/>
    <w:rsid w:val="008106AD"/>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C19D9"/>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371CF"/>
    <w:rsid w:val="009532A0"/>
    <w:rsid w:val="009546B4"/>
    <w:rsid w:val="00954C8E"/>
    <w:rsid w:val="00960481"/>
    <w:rsid w:val="00961CF4"/>
    <w:rsid w:val="00963A1E"/>
    <w:rsid w:val="009659E8"/>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3A6"/>
    <w:rsid w:val="009E1FBB"/>
    <w:rsid w:val="009E511D"/>
    <w:rsid w:val="009E6A15"/>
    <w:rsid w:val="009F0181"/>
    <w:rsid w:val="009F0598"/>
    <w:rsid w:val="009F0B96"/>
    <w:rsid w:val="009F41E4"/>
    <w:rsid w:val="009F5DAE"/>
    <w:rsid w:val="00A00CE9"/>
    <w:rsid w:val="00A03960"/>
    <w:rsid w:val="00A07B8B"/>
    <w:rsid w:val="00A3171A"/>
    <w:rsid w:val="00A364BB"/>
    <w:rsid w:val="00A47A66"/>
    <w:rsid w:val="00A5306F"/>
    <w:rsid w:val="00A64FFA"/>
    <w:rsid w:val="00A70C29"/>
    <w:rsid w:val="00A72993"/>
    <w:rsid w:val="00A81DFA"/>
    <w:rsid w:val="00A9026B"/>
    <w:rsid w:val="00A9501F"/>
    <w:rsid w:val="00AA722E"/>
    <w:rsid w:val="00AB07A7"/>
    <w:rsid w:val="00AB49EA"/>
    <w:rsid w:val="00AC1F8E"/>
    <w:rsid w:val="00AC2123"/>
    <w:rsid w:val="00AC3A20"/>
    <w:rsid w:val="00AC7116"/>
    <w:rsid w:val="00AD5A7C"/>
    <w:rsid w:val="00AE3CFD"/>
    <w:rsid w:val="00AF5B86"/>
    <w:rsid w:val="00B01499"/>
    <w:rsid w:val="00B05E4D"/>
    <w:rsid w:val="00B226B5"/>
    <w:rsid w:val="00B243C9"/>
    <w:rsid w:val="00B2554C"/>
    <w:rsid w:val="00B3285B"/>
    <w:rsid w:val="00B36080"/>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0BA"/>
    <w:rsid w:val="00BA7C5A"/>
    <w:rsid w:val="00BB31A8"/>
    <w:rsid w:val="00BC646C"/>
    <w:rsid w:val="00BC7069"/>
    <w:rsid w:val="00BD0E23"/>
    <w:rsid w:val="00BD10D6"/>
    <w:rsid w:val="00BE2990"/>
    <w:rsid w:val="00BE605D"/>
    <w:rsid w:val="00BF3A0E"/>
    <w:rsid w:val="00BF4119"/>
    <w:rsid w:val="00C102C5"/>
    <w:rsid w:val="00C11402"/>
    <w:rsid w:val="00C11696"/>
    <w:rsid w:val="00C126CC"/>
    <w:rsid w:val="00C25AFD"/>
    <w:rsid w:val="00C30163"/>
    <w:rsid w:val="00C34F83"/>
    <w:rsid w:val="00C41B5E"/>
    <w:rsid w:val="00C46441"/>
    <w:rsid w:val="00C474E8"/>
    <w:rsid w:val="00C61A99"/>
    <w:rsid w:val="00C62176"/>
    <w:rsid w:val="00C6325C"/>
    <w:rsid w:val="00C6396C"/>
    <w:rsid w:val="00C64D58"/>
    <w:rsid w:val="00C65424"/>
    <w:rsid w:val="00C713FA"/>
    <w:rsid w:val="00C729D1"/>
    <w:rsid w:val="00C76AE2"/>
    <w:rsid w:val="00C83514"/>
    <w:rsid w:val="00C85A50"/>
    <w:rsid w:val="00CA0983"/>
    <w:rsid w:val="00CA0C8D"/>
    <w:rsid w:val="00CA174C"/>
    <w:rsid w:val="00CA1A15"/>
    <w:rsid w:val="00CB1F55"/>
    <w:rsid w:val="00CB4E55"/>
    <w:rsid w:val="00CB71ED"/>
    <w:rsid w:val="00CC2002"/>
    <w:rsid w:val="00CC3D79"/>
    <w:rsid w:val="00CC66AD"/>
    <w:rsid w:val="00CD12A6"/>
    <w:rsid w:val="00CD4C56"/>
    <w:rsid w:val="00CD71CE"/>
    <w:rsid w:val="00CD759F"/>
    <w:rsid w:val="00CE1932"/>
    <w:rsid w:val="00CF429F"/>
    <w:rsid w:val="00CF56A2"/>
    <w:rsid w:val="00CF6327"/>
    <w:rsid w:val="00D03C3E"/>
    <w:rsid w:val="00D079C5"/>
    <w:rsid w:val="00D169DD"/>
    <w:rsid w:val="00D234D2"/>
    <w:rsid w:val="00D25E87"/>
    <w:rsid w:val="00D3647D"/>
    <w:rsid w:val="00D43AF6"/>
    <w:rsid w:val="00D46E2D"/>
    <w:rsid w:val="00D542F4"/>
    <w:rsid w:val="00D629A2"/>
    <w:rsid w:val="00D63234"/>
    <w:rsid w:val="00D65DAC"/>
    <w:rsid w:val="00D7714C"/>
    <w:rsid w:val="00D77619"/>
    <w:rsid w:val="00D80D02"/>
    <w:rsid w:val="00D8209F"/>
    <w:rsid w:val="00D91AEA"/>
    <w:rsid w:val="00D927B7"/>
    <w:rsid w:val="00D93984"/>
    <w:rsid w:val="00DC0AD0"/>
    <w:rsid w:val="00DC46B4"/>
    <w:rsid w:val="00DD2AC1"/>
    <w:rsid w:val="00DD3F3D"/>
    <w:rsid w:val="00DE5E36"/>
    <w:rsid w:val="00DF36B8"/>
    <w:rsid w:val="00DF68F5"/>
    <w:rsid w:val="00E11D8B"/>
    <w:rsid w:val="00E15AFE"/>
    <w:rsid w:val="00E2382B"/>
    <w:rsid w:val="00E34D13"/>
    <w:rsid w:val="00E37B33"/>
    <w:rsid w:val="00E47070"/>
    <w:rsid w:val="00E54D89"/>
    <w:rsid w:val="00E56948"/>
    <w:rsid w:val="00E6285A"/>
    <w:rsid w:val="00E74D15"/>
    <w:rsid w:val="00E75481"/>
    <w:rsid w:val="00E76DAF"/>
    <w:rsid w:val="00E8268E"/>
    <w:rsid w:val="00E83C1B"/>
    <w:rsid w:val="00E85E6C"/>
    <w:rsid w:val="00E914B1"/>
    <w:rsid w:val="00E9182D"/>
    <w:rsid w:val="00EB074C"/>
    <w:rsid w:val="00EB2961"/>
    <w:rsid w:val="00EB7F2C"/>
    <w:rsid w:val="00EC5336"/>
    <w:rsid w:val="00EC7EC1"/>
    <w:rsid w:val="00ED0138"/>
    <w:rsid w:val="00ED4DF8"/>
    <w:rsid w:val="00EE0F06"/>
    <w:rsid w:val="00EE527D"/>
    <w:rsid w:val="00EF1A51"/>
    <w:rsid w:val="00EF2FFE"/>
    <w:rsid w:val="00EF767A"/>
    <w:rsid w:val="00F01C0A"/>
    <w:rsid w:val="00F07FA7"/>
    <w:rsid w:val="00F1044C"/>
    <w:rsid w:val="00F1045E"/>
    <w:rsid w:val="00F2797D"/>
    <w:rsid w:val="00F30F42"/>
    <w:rsid w:val="00F3606B"/>
    <w:rsid w:val="00F47C1B"/>
    <w:rsid w:val="00F51DC8"/>
    <w:rsid w:val="00F6395A"/>
    <w:rsid w:val="00F7687C"/>
    <w:rsid w:val="00F8568F"/>
    <w:rsid w:val="00F85E45"/>
    <w:rsid w:val="00F97565"/>
    <w:rsid w:val="00FA6E77"/>
    <w:rsid w:val="00FB198F"/>
    <w:rsid w:val="00FC6DA0"/>
    <w:rsid w:val="00FD7089"/>
    <w:rsid w:val="00FE245C"/>
    <w:rsid w:val="00FE2C41"/>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Cabealho2">
    <w:name w:val="heading 2"/>
    <w:basedOn w:val="Normal"/>
    <w:next w:val="Normal"/>
    <w:link w:val="Cabealho2Carte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Cabealho3">
    <w:name w:val="heading 3"/>
    <w:basedOn w:val="Normal"/>
    <w:next w:val="Normal"/>
    <w:link w:val="Cabealho3Carte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Cabealho4">
    <w:name w:val="heading 4"/>
    <w:basedOn w:val="Normal"/>
    <w:next w:val="Normal"/>
    <w:link w:val="Cabealho4Carte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Cabealho5">
    <w:name w:val="heading 5"/>
    <w:basedOn w:val="Normal"/>
    <w:next w:val="Normal"/>
    <w:link w:val="Cabealho5Carte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39529E"/>
    <w:rPr>
      <w:rFonts w:asciiTheme="majorHAnsi" w:eastAsiaTheme="majorEastAsia" w:hAnsiTheme="majorHAnsi" w:cstheme="majorBidi"/>
      <w:b/>
      <w:color w:val="2E74B5" w:themeColor="accent1" w:themeShade="BF"/>
      <w:sz w:val="40"/>
      <w:szCs w:val="32"/>
      <w:lang w:val="en-US"/>
    </w:rPr>
  </w:style>
  <w:style w:type="paragraph" w:styleId="Cabealhodondice">
    <w:name w:val="TOC Heading"/>
    <w:basedOn w:val="Cabealho1"/>
    <w:next w:val="Normal"/>
    <w:uiPriority w:val="39"/>
    <w:unhideWhenUsed/>
    <w:qFormat/>
    <w:rsid w:val="00700CC6"/>
    <w:pPr>
      <w:outlineLvl w:val="9"/>
    </w:pPr>
  </w:style>
  <w:style w:type="paragraph" w:styleId="ndice1">
    <w:name w:val="toc 1"/>
    <w:basedOn w:val="Normal"/>
    <w:next w:val="Normal"/>
    <w:autoRedefine/>
    <w:uiPriority w:val="39"/>
    <w:unhideWhenUsed/>
    <w:rsid w:val="00700CC6"/>
    <w:pPr>
      <w:spacing w:after="100"/>
    </w:pPr>
  </w:style>
  <w:style w:type="character" w:styleId="Hiperligao">
    <w:name w:val="Hyperlink"/>
    <w:basedOn w:val="Tipodeletrapredefinidodopargrafo"/>
    <w:uiPriority w:val="99"/>
    <w:unhideWhenUsed/>
    <w:rsid w:val="00700CC6"/>
    <w:rPr>
      <w:color w:val="0563C1" w:themeColor="hyperlink"/>
      <w:u w:val="single"/>
    </w:rPr>
  </w:style>
  <w:style w:type="character" w:customStyle="1" w:styleId="Cabealho2Carter">
    <w:name w:val="Cabeçalho 2 Caráter"/>
    <w:basedOn w:val="Tipodeletrapredefinidodopargrafo"/>
    <w:link w:val="Cabealho2"/>
    <w:uiPriority w:val="9"/>
    <w:rsid w:val="00AD5A7C"/>
    <w:rPr>
      <w:rFonts w:asciiTheme="majorHAnsi" w:eastAsiaTheme="majorEastAsia" w:hAnsiTheme="majorHAnsi" w:cstheme="majorBidi"/>
      <w:color w:val="2E74B5" w:themeColor="accent1" w:themeShade="BF"/>
      <w:sz w:val="32"/>
      <w:szCs w:val="26"/>
    </w:rPr>
  </w:style>
  <w:style w:type="paragraph" w:styleId="PargrafodaLista">
    <w:name w:val="List Paragraph"/>
    <w:basedOn w:val="Normal"/>
    <w:uiPriority w:val="34"/>
    <w:qFormat/>
    <w:rsid w:val="00EE527D"/>
    <w:pPr>
      <w:ind w:left="720"/>
      <w:contextualSpacing/>
    </w:pPr>
  </w:style>
  <w:style w:type="character" w:styleId="Nmerodelinha">
    <w:name w:val="line number"/>
    <w:basedOn w:val="Tipodeletrapredefinidodopargrafo"/>
    <w:uiPriority w:val="99"/>
    <w:semiHidden/>
    <w:unhideWhenUsed/>
    <w:rsid w:val="00056342"/>
  </w:style>
  <w:style w:type="paragraph" w:styleId="Textodenotadefim">
    <w:name w:val="endnote text"/>
    <w:basedOn w:val="Normal"/>
    <w:link w:val="TextodenotadefimCarter"/>
    <w:uiPriority w:val="99"/>
    <w:semiHidden/>
    <w:unhideWhenUsed/>
    <w:rsid w:val="00056342"/>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056342"/>
    <w:rPr>
      <w:sz w:val="20"/>
      <w:szCs w:val="20"/>
    </w:rPr>
  </w:style>
  <w:style w:type="character" w:styleId="Refdenotadefim">
    <w:name w:val="endnote reference"/>
    <w:basedOn w:val="Tipodeletrapredefinidodopargrafo"/>
    <w:uiPriority w:val="99"/>
    <w:semiHidden/>
    <w:unhideWhenUsed/>
    <w:rsid w:val="00056342"/>
    <w:rPr>
      <w:vertAlign w:val="superscript"/>
    </w:rPr>
  </w:style>
  <w:style w:type="paragraph" w:styleId="Cabealho">
    <w:name w:val="header"/>
    <w:basedOn w:val="Normal"/>
    <w:link w:val="CabealhoCarter"/>
    <w:uiPriority w:val="99"/>
    <w:unhideWhenUsed/>
    <w:rsid w:val="00F6395A"/>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395A"/>
  </w:style>
  <w:style w:type="paragraph" w:styleId="Rodap">
    <w:name w:val="footer"/>
    <w:basedOn w:val="Normal"/>
    <w:link w:val="RodapCarter"/>
    <w:uiPriority w:val="99"/>
    <w:unhideWhenUsed/>
    <w:rsid w:val="00F6395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395A"/>
  </w:style>
  <w:style w:type="character" w:customStyle="1" w:styleId="Cabealho3Carter">
    <w:name w:val="Cabeçalho 3 Caráter"/>
    <w:basedOn w:val="Tipodeletrapredefinidodopargrafo"/>
    <w:link w:val="Cabealho3"/>
    <w:uiPriority w:val="9"/>
    <w:rsid w:val="00AD5A7C"/>
    <w:rPr>
      <w:rFonts w:asciiTheme="majorHAnsi" w:eastAsiaTheme="majorEastAsia" w:hAnsiTheme="majorHAnsi" w:cstheme="majorBidi"/>
      <w:color w:val="1F4D78" w:themeColor="accent1" w:themeShade="7F"/>
      <w:sz w:val="28"/>
      <w:szCs w:val="24"/>
    </w:rPr>
  </w:style>
  <w:style w:type="character" w:customStyle="1" w:styleId="Cabealho4Carter">
    <w:name w:val="Cabeçalho 4 Caráter"/>
    <w:basedOn w:val="Tipodeletrapredefinidodopargrafo"/>
    <w:link w:val="Cabealho4"/>
    <w:uiPriority w:val="9"/>
    <w:rsid w:val="00CC3D79"/>
    <w:rPr>
      <w:rFonts w:asciiTheme="majorHAnsi" w:eastAsiaTheme="majorEastAsia" w:hAnsiTheme="majorHAnsi" w:cstheme="majorBidi"/>
      <w:i/>
      <w:iCs/>
      <w:color w:val="2E74B5" w:themeColor="accent1" w:themeShade="BF"/>
    </w:rPr>
  </w:style>
  <w:style w:type="character" w:customStyle="1" w:styleId="Cabealho5Carter">
    <w:name w:val="Cabeçalho 5 Caráter"/>
    <w:basedOn w:val="Tipodeletrapredefinidodopargrafo"/>
    <w:link w:val="Cabealho5"/>
    <w:uiPriority w:val="9"/>
    <w:rsid w:val="00C126CC"/>
    <w:rPr>
      <w:rFonts w:asciiTheme="majorHAnsi" w:eastAsiaTheme="majorEastAsia" w:hAnsiTheme="majorHAnsi" w:cstheme="majorBidi"/>
      <w:color w:val="2E74B5" w:themeColor="accent1" w:themeShade="BF"/>
    </w:rPr>
  </w:style>
  <w:style w:type="paragraph" w:styleId="Legenda">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elacomgrelha">
    <w:name w:val="Table Grid"/>
    <w:basedOn w:val="Tabela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2">
    <w:name w:val="toc 2"/>
    <w:basedOn w:val="Normal"/>
    <w:next w:val="Normal"/>
    <w:autoRedefine/>
    <w:uiPriority w:val="39"/>
    <w:unhideWhenUsed/>
    <w:rsid w:val="00A00CE9"/>
    <w:pPr>
      <w:spacing w:after="100"/>
      <w:ind w:left="220"/>
    </w:pPr>
  </w:style>
  <w:style w:type="paragraph" w:styleId="ndice3">
    <w:name w:val="toc 3"/>
    <w:basedOn w:val="Normal"/>
    <w:next w:val="Normal"/>
    <w:autoRedefine/>
    <w:uiPriority w:val="39"/>
    <w:unhideWhenUsed/>
    <w:rsid w:val="00A00CE9"/>
    <w:pPr>
      <w:spacing w:after="100"/>
      <w:ind w:left="440"/>
    </w:pPr>
  </w:style>
  <w:style w:type="character" w:styleId="Refdecomentrio">
    <w:name w:val="annotation reference"/>
    <w:basedOn w:val="Tipodeletrapredefinidodopargrafo"/>
    <w:uiPriority w:val="99"/>
    <w:semiHidden/>
    <w:unhideWhenUsed/>
    <w:rsid w:val="00A9026B"/>
    <w:rPr>
      <w:sz w:val="16"/>
      <w:szCs w:val="16"/>
    </w:rPr>
  </w:style>
  <w:style w:type="paragraph" w:styleId="Textodecomentrio">
    <w:name w:val="annotation text"/>
    <w:basedOn w:val="Normal"/>
    <w:link w:val="TextodecomentrioCarter"/>
    <w:uiPriority w:val="99"/>
    <w:semiHidden/>
    <w:unhideWhenUsed/>
    <w:rsid w:val="00A9026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026B"/>
    <w:rPr>
      <w:sz w:val="20"/>
      <w:szCs w:val="20"/>
    </w:rPr>
  </w:style>
  <w:style w:type="paragraph" w:styleId="Assuntodecomentrio">
    <w:name w:val="annotation subject"/>
    <w:basedOn w:val="Textodecomentrio"/>
    <w:next w:val="Textodecomentrio"/>
    <w:link w:val="AssuntodecomentrioCarter"/>
    <w:uiPriority w:val="99"/>
    <w:semiHidden/>
    <w:unhideWhenUsed/>
    <w:rsid w:val="00A9026B"/>
    <w:rPr>
      <w:b/>
      <w:bCs/>
    </w:rPr>
  </w:style>
  <w:style w:type="character" w:customStyle="1" w:styleId="AssuntodecomentrioCarter">
    <w:name w:val="Assunto de comentário Caráter"/>
    <w:basedOn w:val="TextodecomentrioCarter"/>
    <w:link w:val="Assuntodecomentrio"/>
    <w:uiPriority w:val="99"/>
    <w:semiHidden/>
    <w:rsid w:val="00A9026B"/>
    <w:rPr>
      <w:b/>
      <w:bCs/>
      <w:sz w:val="20"/>
      <w:szCs w:val="20"/>
    </w:rPr>
  </w:style>
  <w:style w:type="paragraph" w:styleId="Textodebalo">
    <w:name w:val="Balloon Text"/>
    <w:basedOn w:val="Normal"/>
    <w:link w:val="TextodebaloCarter"/>
    <w:uiPriority w:val="99"/>
    <w:semiHidden/>
    <w:unhideWhenUsed/>
    <w:rsid w:val="00A9026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9026B"/>
    <w:rPr>
      <w:rFonts w:ascii="Segoe UI" w:hAnsi="Segoe UI" w:cs="Segoe UI"/>
      <w:sz w:val="18"/>
      <w:szCs w:val="18"/>
    </w:rPr>
  </w:style>
  <w:style w:type="character" w:styleId="Hiperligaovisitada">
    <w:name w:val="FollowedHyperlink"/>
    <w:basedOn w:val="Tipodeletrapredefinidodopargrafo"/>
    <w:uiPriority w:val="99"/>
    <w:semiHidden/>
    <w:unhideWhenUsed/>
    <w:rsid w:val="002720C9"/>
    <w:rPr>
      <w:color w:val="954F72" w:themeColor="followedHyperlink"/>
      <w:u w:val="single"/>
    </w:rPr>
  </w:style>
  <w:style w:type="character" w:styleId="CdigoHTML">
    <w:name w:val="HTML Code"/>
    <w:basedOn w:val="Tipodeletrapredefinidodopargrafo"/>
    <w:uiPriority w:val="99"/>
    <w:semiHidden/>
    <w:unhideWhenUsed/>
    <w:rsid w:val="009F0B96"/>
    <w:rPr>
      <w:rFonts w:ascii="Courier New" w:eastAsia="Times New Roman" w:hAnsi="Courier New" w:cs="Courier New"/>
      <w:sz w:val="20"/>
      <w:szCs w:val="20"/>
    </w:rPr>
  </w:style>
  <w:style w:type="paragraph" w:styleId="Textosimples">
    <w:name w:val="Plain Text"/>
    <w:basedOn w:val="Normal"/>
    <w:link w:val="TextosimplesCarter"/>
    <w:uiPriority w:val="99"/>
    <w:unhideWhenUsed/>
    <w:rsid w:val="00D65DAC"/>
    <w:pPr>
      <w:spacing w:after="0" w:line="240" w:lineRule="auto"/>
    </w:pPr>
    <w:rPr>
      <w:rFonts w:ascii="Consolas" w:hAnsi="Consolas"/>
      <w:sz w:val="21"/>
      <w:szCs w:val="21"/>
    </w:rPr>
  </w:style>
  <w:style w:type="character" w:customStyle="1" w:styleId="TextosimplesCarter">
    <w:name w:val="Texto simples Caráter"/>
    <w:basedOn w:val="Tipodeletrapredefinidodopargrafo"/>
    <w:link w:val="Textosimples"/>
    <w:uiPriority w:val="99"/>
    <w:rsid w:val="00D65DAC"/>
    <w:rPr>
      <w:rFonts w:ascii="Consolas" w:hAnsi="Consolas"/>
      <w:sz w:val="21"/>
      <w:szCs w:val="21"/>
    </w:rPr>
  </w:style>
  <w:style w:type="paragraph" w:styleId="SemEspaamento">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2C991B-15DC-4552-A3F7-B8A573F9B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2</TotalTime>
  <Pages>1</Pages>
  <Words>7933</Words>
  <Characters>42844</Characters>
  <Application>Microsoft Office Word</Application>
  <DocSecurity>0</DocSecurity>
  <Lines>357</Lines>
  <Paragraphs>1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arco Rodrigues</cp:lastModifiedBy>
  <cp:revision>288</cp:revision>
  <cp:lastPrinted>2017-07-19T14:30:00Z</cp:lastPrinted>
  <dcterms:created xsi:type="dcterms:W3CDTF">2016-11-15T21:21:00Z</dcterms:created>
  <dcterms:modified xsi:type="dcterms:W3CDTF">2017-07-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6ae11-d0b6-3e29-ac6f-227feac9b2a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